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6A9447" w14:textId="77777777" w:rsidR="00A30785" w:rsidRDefault="00A30785" w:rsidP="00DF7C23">
      <w:pPr>
        <w:spacing w:line="480" w:lineRule="auto"/>
        <w:rPr>
          <w:i/>
        </w:rPr>
      </w:pPr>
    </w:p>
    <w:p w14:paraId="46B324D7" w14:textId="00FDE28B" w:rsidR="005230E1" w:rsidRPr="00204E7F" w:rsidRDefault="00645A1B" w:rsidP="00DF7C23">
      <w:pPr>
        <w:pStyle w:val="Heading1"/>
        <w:spacing w:line="480" w:lineRule="auto"/>
        <w:rPr>
          <w:b/>
        </w:rPr>
      </w:pPr>
      <w:r>
        <w:rPr>
          <w:b/>
        </w:rPr>
        <w:t>Chapter 2</w:t>
      </w:r>
      <w:r w:rsidR="00FF5970" w:rsidRPr="00204E7F">
        <w:rPr>
          <w:b/>
        </w:rPr>
        <w:t>: Groucho activity in the developing embryo</w:t>
      </w:r>
    </w:p>
    <w:p w14:paraId="52EBEA88" w14:textId="77777777" w:rsidR="00FF5970" w:rsidRDefault="00FF5970" w:rsidP="00DF7C23">
      <w:pPr>
        <w:spacing w:line="480" w:lineRule="auto"/>
      </w:pPr>
    </w:p>
    <w:p w14:paraId="42EFDFA9" w14:textId="2A36787D" w:rsidR="00FF5970" w:rsidRDefault="00FF5970" w:rsidP="00DF7C23">
      <w:pPr>
        <w:pStyle w:val="Heading2"/>
        <w:spacing w:line="480" w:lineRule="auto"/>
      </w:pPr>
      <w:commentRangeStart w:id="0"/>
      <w:r>
        <w:t>Abstract</w:t>
      </w:r>
      <w:commentRangeEnd w:id="0"/>
      <w:r w:rsidR="00237EB9">
        <w:rPr>
          <w:rStyle w:val="CommentReference"/>
          <w:rFonts w:asciiTheme="minorHAnsi" w:eastAsiaTheme="minorEastAsia" w:hAnsiTheme="minorHAnsi" w:cstheme="minorBidi"/>
          <w:b w:val="0"/>
          <w:bCs w:val="0"/>
          <w:color w:val="auto"/>
        </w:rPr>
        <w:commentReference w:id="0"/>
      </w:r>
    </w:p>
    <w:p w14:paraId="07643449" w14:textId="78E5EED9" w:rsidR="00FF5970" w:rsidRDefault="008C7EA1" w:rsidP="00DF7C23">
      <w:pPr>
        <w:spacing w:line="480" w:lineRule="auto"/>
      </w:pPr>
      <w:r>
        <w:t>Anim</w:t>
      </w:r>
      <w:r w:rsidR="00173597">
        <w:t>al developmental patterning is a</w:t>
      </w:r>
      <w:r>
        <w:t xml:space="preserve"> vastly complex and intricate process, requiring the integration of multiple temporally and spatially variant signals to define the transcription profile of each cell. </w:t>
      </w:r>
      <w:r w:rsidR="00173597">
        <w:t xml:space="preserve">The Groucho </w:t>
      </w:r>
      <w:proofErr w:type="gramStart"/>
      <w:r w:rsidR="00173597">
        <w:t xml:space="preserve">family of transcriptional </w:t>
      </w:r>
      <w:proofErr w:type="spellStart"/>
      <w:r w:rsidR="00173597">
        <w:t>corepressors</w:t>
      </w:r>
      <w:proofErr w:type="spellEnd"/>
      <w:r w:rsidR="00173597">
        <w:t xml:space="preserve"> play</w:t>
      </w:r>
      <w:proofErr w:type="gramEnd"/>
      <w:r w:rsidR="00173597">
        <w:t xml:space="preserve"> a crucial role in this process throughout the animal kingdom</w:t>
      </w:r>
      <w:r>
        <w:t xml:space="preserve">. </w:t>
      </w:r>
      <w:r w:rsidR="00672E09">
        <w:t xml:space="preserve">In </w:t>
      </w:r>
      <w:r w:rsidR="00672E09">
        <w:rPr>
          <w:i/>
        </w:rPr>
        <w:t xml:space="preserve">Drosophila, </w:t>
      </w:r>
      <w:r w:rsidR="00672E09">
        <w:t>Groucho exerts control over gene expression</w:t>
      </w:r>
      <w:r>
        <w:t xml:space="preserve"> </w:t>
      </w:r>
      <w:r w:rsidR="00672E09">
        <w:t>via</w:t>
      </w:r>
      <w:r>
        <w:t xml:space="preserve"> recruitment to the genome through the action of multiple DNA binding factors</w:t>
      </w:r>
      <w:r w:rsidR="00672E09">
        <w:t xml:space="preserve"> to which Groucho binds with tunable affinity</w:t>
      </w:r>
      <w:r>
        <w:t>. While Groucho is ubiquitously expressed in the early fly embryo, t</w:t>
      </w:r>
      <w:r w:rsidR="00672E09">
        <w:t>hese factors are not, ensuring</w:t>
      </w:r>
      <w:r>
        <w:t xml:space="preserve"> Groucho mediated expression </w:t>
      </w:r>
      <w:r w:rsidR="00672E09">
        <w:t>is</w:t>
      </w:r>
      <w:r>
        <w:t xml:space="preserve"> dependent on the presence and concentrati</w:t>
      </w:r>
      <w:r w:rsidR="00672E09">
        <w:t>on of these recruiting elements, and</w:t>
      </w:r>
      <w:r>
        <w:t xml:space="preserve"> </w:t>
      </w:r>
      <w:r w:rsidR="00672E09">
        <w:t xml:space="preserve">Groucho itself is regulated through multiple extracellular signaling pathways. </w:t>
      </w:r>
      <w:r>
        <w:t xml:space="preserve">Despite the broad importance of Groucho in fly development, a full picture of its regulatory network in the developing embryo has yet to be established. To this end, we have undertaken a </w:t>
      </w:r>
      <w:proofErr w:type="spellStart"/>
      <w:r>
        <w:t>multiomics</w:t>
      </w:r>
      <w:proofErr w:type="spellEnd"/>
      <w:r>
        <w:t xml:space="preserve"> approach to identify Groucho targets during three discrete stages of embryonic development. At each stage, we have analyzed the embryonic </w:t>
      </w:r>
      <w:proofErr w:type="spellStart"/>
      <w:proofErr w:type="gramStart"/>
      <w:r>
        <w:t>transcriptome</w:t>
      </w:r>
      <w:proofErr w:type="spellEnd"/>
      <w:proofErr w:type="gramEnd"/>
      <w:r>
        <w:t xml:space="preserve"> of wild-type and Groucho mutant embryos. Additionally, we have utilized high-throughput sequencing</w:t>
      </w:r>
      <w:r w:rsidR="00672E09">
        <w:t xml:space="preserve"> of chromatin-associated RNAs (n</w:t>
      </w:r>
      <w:r>
        <w:t>ascent-</w:t>
      </w:r>
      <w:proofErr w:type="spellStart"/>
      <w:r>
        <w:t>seq</w:t>
      </w:r>
      <w:proofErr w:type="spellEnd"/>
      <w:r>
        <w:t xml:space="preserve">) to confirm transcriptional rates at each </w:t>
      </w:r>
      <w:proofErr w:type="spellStart"/>
      <w:r>
        <w:t>timepoint</w:t>
      </w:r>
      <w:proofErr w:type="spellEnd"/>
      <w:r>
        <w:t xml:space="preserve">. Groucho </w:t>
      </w:r>
      <w:proofErr w:type="spellStart"/>
      <w:r>
        <w:t>ChIP-seq</w:t>
      </w:r>
      <w:proofErr w:type="spellEnd"/>
      <w:r>
        <w:t xml:space="preserve"> provides </w:t>
      </w:r>
      <w:r>
        <w:lastRenderedPageBreak/>
        <w:t xml:space="preserve">information about the dynamics of the localization of Groucho to the chromatin in wild-type embryos. By combining these data sources, we </w:t>
      </w:r>
      <w:r w:rsidR="00672E09">
        <w:t>gain mechanistic insights into how, when, and why Groucho is recruited to the genome. Additionally, we establish</w:t>
      </w:r>
      <w:r>
        <w:t xml:space="preserve"> a temporally discrete high-confidence set of Groucho regulated genes, illuminating Groucho's multiple roles in developmental processes. Groucho appears to be involved in the regulation of hundreds of </w:t>
      </w:r>
      <w:r w:rsidR="00672E09">
        <w:t>genes throughout embryonic development</w:t>
      </w:r>
      <w:r>
        <w:t xml:space="preserve">, a significant proportion of which are regulatory genes themselves, reinforcing the idea that Groucho is a </w:t>
      </w:r>
      <w:proofErr w:type="gramStart"/>
      <w:r>
        <w:t>highly-connected</w:t>
      </w:r>
      <w:proofErr w:type="gramEnd"/>
      <w:r>
        <w:t xml:space="preserve"> node or hub in the developmental regulatory network. Groucho's recruitment is highly </w:t>
      </w:r>
      <w:proofErr w:type="gramStart"/>
      <w:r>
        <w:t>dynamic,</w:t>
      </w:r>
      <w:proofErr w:type="gramEnd"/>
      <w:r>
        <w:t xml:space="preserve"> with a widespread transition in genomic lo</w:t>
      </w:r>
      <w:r w:rsidR="00A46041">
        <w:t xml:space="preserve">calization occurring in </w:t>
      </w:r>
      <w:r w:rsidR="00672E09">
        <w:t>embryos 4 to 6.5 hours post fertilization. While h</w:t>
      </w:r>
      <w:r>
        <w:t xml:space="preserve">uman homologs of Groucho have been shown to act as both </w:t>
      </w:r>
      <w:proofErr w:type="spellStart"/>
      <w:r>
        <w:t>coactivators</w:t>
      </w:r>
      <w:proofErr w:type="spellEnd"/>
      <w:r>
        <w:t xml:space="preserve"> and </w:t>
      </w:r>
      <w:proofErr w:type="spellStart"/>
      <w:r>
        <w:t>corepressors</w:t>
      </w:r>
      <w:proofErr w:type="spellEnd"/>
      <w:r>
        <w:t xml:space="preserve">, Drosophila </w:t>
      </w:r>
      <w:proofErr w:type="spellStart"/>
      <w:r>
        <w:t>Gro</w:t>
      </w:r>
      <w:proofErr w:type="spellEnd"/>
      <w:r>
        <w:t xml:space="preserve"> appears to be a dedicated repressor. While Groucho has long been considered to be a long-range </w:t>
      </w:r>
      <w:proofErr w:type="spellStart"/>
      <w:r>
        <w:t>corepressor</w:t>
      </w:r>
      <w:proofErr w:type="spellEnd"/>
      <w:r>
        <w:t xml:space="preserve">, often binding thousands of base pairs away from its target genes, we find that this is not an obligate condition for repression, as actively repressing Groucho is often bound directly adjacent to transcription start sites. Furthermore, while Groucho is known to </w:t>
      </w:r>
      <w:proofErr w:type="spellStart"/>
      <w:r>
        <w:t>oligomerize</w:t>
      </w:r>
      <w:proofErr w:type="spellEnd"/>
      <w:r>
        <w:t xml:space="preserve"> </w:t>
      </w:r>
      <w:r>
        <w:rPr>
          <w:i/>
        </w:rPr>
        <w:t>in vivo</w:t>
      </w:r>
      <w:r>
        <w:t xml:space="preserve">, the role and necessity of this </w:t>
      </w:r>
      <w:proofErr w:type="spellStart"/>
      <w:r>
        <w:t>oligomerization</w:t>
      </w:r>
      <w:proofErr w:type="spellEnd"/>
      <w:r>
        <w:t xml:space="preserve"> in repression remains unknown. We find that, while Groucho can bind over large portions of the genome, </w:t>
      </w:r>
      <w:r w:rsidR="00672E09">
        <w:t>potentially</w:t>
      </w:r>
      <w:r>
        <w:t xml:space="preserve"> through self-association, most binding events are more spatially constricted</w:t>
      </w:r>
      <w:r w:rsidR="00672E09">
        <w:t xml:space="preserve">. While few long homogeneous stretches of Groucho are observed, Groucho-regulated genes do tend to exhibit clusters of multiple </w:t>
      </w:r>
      <w:proofErr w:type="spellStart"/>
      <w:r w:rsidR="00672E09">
        <w:t>Gro</w:t>
      </w:r>
      <w:proofErr w:type="spellEnd"/>
      <w:r w:rsidR="00672E09">
        <w:t xml:space="preserve"> associated peaks</w:t>
      </w:r>
      <w:r>
        <w:t xml:space="preserve">. Around some classes of regulated genes, Groucho exhibits binding to both distal and proximal regions, perhaps indicative of Groucho serving a role in </w:t>
      </w:r>
      <w:r w:rsidR="00672E09">
        <w:t>facilitating contact between regulatory regions of the genome</w:t>
      </w:r>
      <w:r>
        <w:t>.</w:t>
      </w:r>
    </w:p>
    <w:p w14:paraId="433D6BB7" w14:textId="77777777" w:rsidR="008C7EA1" w:rsidRDefault="008C7EA1" w:rsidP="00DF7C23">
      <w:pPr>
        <w:spacing w:line="480" w:lineRule="auto"/>
      </w:pPr>
    </w:p>
    <w:p w14:paraId="619932FB" w14:textId="12E2C981" w:rsidR="005230E1" w:rsidRDefault="00FF5970" w:rsidP="00DF7C23">
      <w:pPr>
        <w:pStyle w:val="Heading2"/>
        <w:spacing w:line="480" w:lineRule="auto"/>
      </w:pPr>
      <w:r>
        <w:t>Introduction</w:t>
      </w:r>
    </w:p>
    <w:p w14:paraId="23F5419C" w14:textId="77777777" w:rsidR="00FF5970" w:rsidRDefault="00FF5970" w:rsidP="00DF7C23">
      <w:pPr>
        <w:spacing w:line="480" w:lineRule="auto"/>
      </w:pPr>
    </w:p>
    <w:p w14:paraId="67F6BCC0" w14:textId="3A5873A5" w:rsidR="009C3245" w:rsidRDefault="00284E7F" w:rsidP="00A25B2F">
      <w:pPr>
        <w:spacing w:line="480" w:lineRule="auto"/>
        <w:ind w:firstLine="720"/>
      </w:pPr>
      <w:r>
        <w:t xml:space="preserve">Groucho is a crucial regulator of gene expression throughout development and is centrally involved in the establishment of embryonic patterning in the early </w:t>
      </w:r>
      <w:r w:rsidR="009C3245">
        <w:rPr>
          <w:i/>
        </w:rPr>
        <w:t>Drosophila</w:t>
      </w:r>
      <w:r>
        <w:rPr>
          <w:i/>
        </w:rPr>
        <w:t xml:space="preserve"> </w:t>
      </w:r>
      <w:r>
        <w:t xml:space="preserve">embryo. </w:t>
      </w:r>
      <w:r w:rsidR="008B018F">
        <w:t>Through its interaction with a number of</w:t>
      </w:r>
      <w:r w:rsidR="008D4207">
        <w:t xml:space="preserve"> sequence-specific</w:t>
      </w:r>
      <w:r w:rsidR="008B018F">
        <w:t xml:space="preserve"> </w:t>
      </w:r>
      <w:r w:rsidR="008D4207">
        <w:t>transcription factors</w:t>
      </w:r>
      <w:r w:rsidR="008B018F">
        <w:t>, Groucho is crucial to the spatial and temporal restriction of gene expression beginning very early in development, and remains involved in tissue differentiation and specification through</w:t>
      </w:r>
      <w:r w:rsidR="002563E7">
        <w:t>out</w:t>
      </w:r>
      <w:r w:rsidR="008B018F">
        <w:t xml:space="preserve"> larval and </w:t>
      </w:r>
      <w:proofErr w:type="spellStart"/>
      <w:r w:rsidR="008B018F">
        <w:t>pupal</w:t>
      </w:r>
      <w:proofErr w:type="spellEnd"/>
      <w:r w:rsidR="008B018F">
        <w:t xml:space="preserve"> stages.</w:t>
      </w:r>
      <w:r w:rsidR="008D4207">
        <w:t xml:space="preserve"> </w:t>
      </w:r>
      <w:r w:rsidR="00921735">
        <w:t xml:space="preserve">As Groucho is maternally deposited, high levels of the transcript are present from the onset of development, </w:t>
      </w:r>
      <w:r w:rsidR="00112A9C">
        <w:t>and as such Groucho participates in many of the</w:t>
      </w:r>
      <w:r w:rsidR="00970989">
        <w:t xml:space="preserve"> earliest </w:t>
      </w:r>
      <w:r w:rsidR="00112A9C">
        <w:t>transcriptional decisions in the embryo</w:t>
      </w:r>
      <w:r w:rsidR="00921735">
        <w:t xml:space="preserve">. </w:t>
      </w:r>
      <w:r w:rsidR="00AE6E36">
        <w:t xml:space="preserve">Groucho is one of a </w:t>
      </w:r>
      <w:r w:rsidR="00970989">
        <w:t xml:space="preserve">vital </w:t>
      </w:r>
      <w:r w:rsidR="001243BA">
        <w:t>group</w:t>
      </w:r>
      <w:r w:rsidR="008D4207">
        <w:t xml:space="preserve"> of factors that enables a cell to alter its transcriptional profile, and therefore developmental fate, in response to</w:t>
      </w:r>
      <w:r w:rsidR="001243BA">
        <w:t xml:space="preserve"> informational signals arising outside of the cell. </w:t>
      </w:r>
      <w:r w:rsidR="009C3245">
        <w:t>This regulatory role of Groucho homologues is conserved</w:t>
      </w:r>
      <w:r w:rsidR="000A776F">
        <w:t xml:space="preserve"> throughout metazoans</w:t>
      </w:r>
      <w:r w:rsidR="00970989">
        <w:t xml:space="preserve">. </w:t>
      </w:r>
      <w:r w:rsidR="008160BB">
        <w:t>D</w:t>
      </w:r>
      <w:r w:rsidR="000A776F">
        <w:t xml:space="preserve">ue to Groucho’s </w:t>
      </w:r>
      <w:proofErr w:type="gramStart"/>
      <w:r w:rsidR="000A776F">
        <w:t>highly-connected</w:t>
      </w:r>
      <w:proofErr w:type="gramEnd"/>
      <w:r w:rsidR="000A776F">
        <w:t xml:space="preserve"> position in the developmental regulatory network, mutations in the function or regulation of Groucho can result in </w:t>
      </w:r>
      <w:r w:rsidR="00970989">
        <w:t xml:space="preserve">profound </w:t>
      </w:r>
      <w:r w:rsidR="000A776F">
        <w:t xml:space="preserve">developmental abnormalities and </w:t>
      </w:r>
      <w:commentRangeStart w:id="1"/>
      <w:r w:rsidR="000A776F">
        <w:t>disease</w:t>
      </w:r>
      <w:commentRangeEnd w:id="1"/>
      <w:r w:rsidR="00237EB9">
        <w:rPr>
          <w:rStyle w:val="CommentReference"/>
        </w:rPr>
        <w:commentReference w:id="1"/>
      </w:r>
      <w:r w:rsidR="000A776F">
        <w:t>.</w:t>
      </w:r>
    </w:p>
    <w:p w14:paraId="09D1F362" w14:textId="3173A119" w:rsidR="00550E71" w:rsidRDefault="00284E7F" w:rsidP="00A25B2F">
      <w:pPr>
        <w:spacing w:line="480" w:lineRule="auto"/>
        <w:ind w:firstLine="720"/>
      </w:pPr>
      <w:r>
        <w:t>Despite the</w:t>
      </w:r>
      <w:r w:rsidR="008B018F">
        <w:t xml:space="preserve"> extensively </w:t>
      </w:r>
      <w:r>
        <w:t xml:space="preserve">documented centrality of Groucho to multiple developmental processes, </w:t>
      </w:r>
      <w:r w:rsidR="000A776F">
        <w:t xml:space="preserve">especially in early embryonic development, </w:t>
      </w:r>
      <w:r w:rsidR="008B018F">
        <w:t xml:space="preserve">no </w:t>
      </w:r>
      <w:r w:rsidR="000A776F">
        <w:t xml:space="preserve">systematic genome wide investigation has been undertaken to position Groucho </w:t>
      </w:r>
      <w:r w:rsidR="008160BB">
        <w:t xml:space="preserve">in </w:t>
      </w:r>
      <w:r w:rsidR="000A776F">
        <w:t xml:space="preserve">the </w:t>
      </w:r>
      <w:r w:rsidR="00970989">
        <w:t xml:space="preserve">fly </w:t>
      </w:r>
      <w:r w:rsidR="000A776F">
        <w:t xml:space="preserve">developmental regulatory network. </w:t>
      </w:r>
      <w:r w:rsidR="00DD142F">
        <w:t xml:space="preserve">A more thorough understanding of the </w:t>
      </w:r>
      <w:r w:rsidR="0014086B">
        <w:t xml:space="preserve">recruitment patterns of Groucho in the early embryo, and the dynamics of such binding, will allow us to address multiple facets of Groucho-mediated repression that have eluded </w:t>
      </w:r>
      <w:r w:rsidR="00016448">
        <w:t>thorough investigation</w:t>
      </w:r>
      <w:r w:rsidR="0014086B">
        <w:t xml:space="preserve">. While Groucho has been shown to </w:t>
      </w:r>
      <w:proofErr w:type="spellStart"/>
      <w:r w:rsidR="0014086B">
        <w:t>tetramerize</w:t>
      </w:r>
      <w:proofErr w:type="spellEnd"/>
      <w:r w:rsidR="0014086B">
        <w:t xml:space="preserve"> </w:t>
      </w:r>
      <w:r w:rsidR="0014086B">
        <w:rPr>
          <w:i/>
        </w:rPr>
        <w:t xml:space="preserve">in vitro, </w:t>
      </w:r>
      <w:r w:rsidR="0014086B">
        <w:t xml:space="preserve">and that in some contexts Groucho </w:t>
      </w:r>
      <w:proofErr w:type="spellStart"/>
      <w:r w:rsidR="0014086B">
        <w:t>oligomerization</w:t>
      </w:r>
      <w:proofErr w:type="spellEnd"/>
      <w:r w:rsidR="0014086B">
        <w:t xml:space="preserve"> is necessary for repression </w:t>
      </w:r>
      <w:r w:rsidR="0014086B">
        <w:rPr>
          <w:i/>
        </w:rPr>
        <w:t>in vitro</w:t>
      </w:r>
      <w:r w:rsidR="00016448">
        <w:rPr>
          <w:i/>
        </w:rPr>
        <w:t xml:space="preserve"> </w:t>
      </w:r>
      <w:r w:rsidR="00994A53">
        <w:fldChar w:fldCharType="begin"/>
      </w:r>
      <w:r w:rsidR="00994A53">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rsidR="00994A53">
        <w:fldChar w:fldCharType="separate"/>
      </w:r>
      <w:r w:rsidR="00994A53">
        <w:rPr>
          <w:noProof/>
        </w:rPr>
        <w:t>(Chen et al., 1998)</w:t>
      </w:r>
      <w:r w:rsidR="00994A53">
        <w:fldChar w:fldCharType="end"/>
      </w:r>
      <w:r w:rsidR="0014086B">
        <w:t xml:space="preserve"> and </w:t>
      </w:r>
      <w:r w:rsidR="0014086B">
        <w:rPr>
          <w:i/>
        </w:rPr>
        <w:t>in vivo</w:t>
      </w:r>
      <w:r w:rsidR="00016448">
        <w:rPr>
          <w:i/>
        </w:rPr>
        <w:t xml:space="preserve"> </w:t>
      </w:r>
      <w:r w:rsidR="00994A53">
        <w:fldChar w:fldCharType="begin"/>
      </w:r>
      <w:r w:rsidR="00994A53">
        <w:instrText xml:space="preserve"> ADDIN EN.CITE &lt;EndNote&gt;&lt;Cite&gt;&lt;Author&gt;Song&lt;/Author&gt;&lt;Year&gt;2004&lt;/Year&gt;&lt;RecNum&gt;1161&lt;/RecNum&gt;&lt;DisplayText&gt;(Song et al., 2004)&lt;/DisplayText&gt;&lt;record&gt;&lt;rec-number&gt;1161&lt;/rec-number&gt;&lt;foreign-keys&gt;&lt;key app="EN" db-id="txpdr0vslpwzage5afxvdv2xds5vfp9zsafw" timestamp="1435089951"&gt;1161&lt;/key&gt;&lt;/foreign-keys&gt;&lt;ref-type name="Journal Article"&gt;17&lt;/ref-type&gt;&lt;contributors&gt;&lt;authors&gt;&lt;author&gt;Song, Haiyun&lt;/author&gt;&lt;author&gt;Hasson, Peleg&lt;/author&gt;&lt;author&gt;Paroush, Ze&amp;amp;apos;ev&lt;/author&gt;&lt;author&gt;Courey, Albert J&lt;/author&gt;&lt;/authors&gt;&lt;/contributors&gt;&lt;auth-address&gt;Department of Chemistry and Biochemistry, University of California, Los Angeles, Los Angeles, California 90095-1569, USA.&lt;/auth-address&gt;&lt;titles&gt;&lt;title&gt;Groucho oligomerization is required for repression in vivo.&lt;/title&gt;&lt;secondary-title&gt;Molecular and Cellular Biology&lt;/secondary-title&gt;&lt;/titles&gt;&lt;periodical&gt;&lt;full-title&gt;Molecular and Cellular Biology&lt;/full-title&gt;&lt;/periodical&gt;&lt;pages&gt;4341-4350&lt;/pages&gt;&lt;volume&gt;24&lt;/volume&gt;&lt;number&gt;10&lt;/number&gt;&lt;dates&gt;&lt;year&gt;2004&lt;/year&gt;&lt;pub-dates&gt;&lt;date&gt;Jun&lt;/date&gt;&lt;/pub-dates&gt;&lt;/dates&gt;&lt;accession-num&gt;15121853&lt;/accession-num&gt;&lt;label&gt;r07799&lt;/label&gt;&lt;urls&gt;&lt;related-urls&gt;&lt;url&gt;http://eutils.ncbi.nlm.nih.gov/entrez/eutils/elink.fcgi?dbfrom=pubmed&amp;amp;amp;id=15121853&amp;amp;amp;retmode=ref&amp;amp;amp;cmd=prlinks&lt;/url&gt;&lt;/related-urls&gt;&lt;pdf-urls&gt;&lt;url&gt;file://localhost/Users/mike/Documents/Papers2/Articles/2004/Song/Song-2004-Molecular%20and%20Cellular%20Biology-Groucho%20oligomerization%20is%20required%20for%20repression%20in%20vivo.pdf&lt;/url&gt;&lt;/pdf-urls&gt;&lt;/urls&gt;&lt;custom2&gt;PMC400465&lt;/custom2&gt;&lt;custom3&gt;papers2://publication/uuid/960D64F6-9465-4E12-A446-A0E37A9E239F&lt;/custom3&gt;&lt;electronic-resource-num&gt;10.1128/MCB.24.10.4341–4350.2004&lt;/electronic-resource-num&gt;&lt;language&gt;English&lt;/language&gt;&lt;/record&gt;&lt;/Cite&gt;&lt;/EndNote&gt;</w:instrText>
      </w:r>
      <w:r w:rsidR="00994A53">
        <w:fldChar w:fldCharType="separate"/>
      </w:r>
      <w:r w:rsidR="00994A53">
        <w:rPr>
          <w:noProof/>
        </w:rPr>
        <w:t>(Song et al., 2004)</w:t>
      </w:r>
      <w:r w:rsidR="00994A53">
        <w:fldChar w:fldCharType="end"/>
      </w:r>
      <w:r w:rsidR="0014086B">
        <w:t>, this does not appear to be a universal require</w:t>
      </w:r>
      <w:r w:rsidR="00550E71">
        <w:t>ment for</w:t>
      </w:r>
      <w:r w:rsidR="0014086B">
        <w:t xml:space="preserve"> repressive activity </w:t>
      </w:r>
      <w:r w:rsidR="00016448">
        <w:t xml:space="preserve">in embryos </w:t>
      </w:r>
      <w:r w:rsidR="00994A53">
        <w:fldChar w:fldCharType="begin"/>
      </w:r>
      <w:r w:rsidR="00994A53">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rsidR="00994A53">
        <w:fldChar w:fldCharType="separate"/>
      </w:r>
      <w:r w:rsidR="00994A53">
        <w:rPr>
          <w:noProof/>
        </w:rPr>
        <w:t>(Jennings et al., 2007)</w:t>
      </w:r>
      <w:r w:rsidR="00994A53">
        <w:fldChar w:fldCharType="end"/>
      </w:r>
      <w:r w:rsidR="00684F14">
        <w:t xml:space="preserve">. Some evidence from </w:t>
      </w:r>
      <w:proofErr w:type="spellStart"/>
      <w:r w:rsidR="00684F14">
        <w:t>ChIP</w:t>
      </w:r>
      <w:proofErr w:type="spellEnd"/>
      <w:r w:rsidR="00684F14">
        <w:t xml:space="preserve"> experiments suggests Groucho spreads over potentially long stretches of chromatin presumably through its ability to self-associate </w:t>
      </w:r>
      <w:r w:rsidR="00994A53">
        <w:fldChar w:fldCharType="begin"/>
      </w:r>
      <w:r w:rsidR="00994A53">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rsidR="00994A53">
        <w:fldChar w:fldCharType="separate"/>
      </w:r>
      <w:r w:rsidR="00994A53">
        <w:rPr>
          <w:noProof/>
        </w:rPr>
        <w:t>(Winkler et al., 2010)</w:t>
      </w:r>
      <w:r w:rsidR="00994A53">
        <w:fldChar w:fldCharType="end"/>
      </w:r>
      <w:r w:rsidR="00684F14">
        <w:t xml:space="preserve">, though these studies are limited by the resolution of the </w:t>
      </w:r>
      <w:proofErr w:type="spellStart"/>
      <w:r w:rsidR="00684F14">
        <w:t>ChIP</w:t>
      </w:r>
      <w:proofErr w:type="spellEnd"/>
      <w:r w:rsidR="00684F14">
        <w:t xml:space="preserve"> regions analyzed. More recent Groucho </w:t>
      </w:r>
      <w:proofErr w:type="spellStart"/>
      <w:r w:rsidR="00684F14">
        <w:t>ChIP-seq</w:t>
      </w:r>
      <w:proofErr w:type="spellEnd"/>
      <w:r w:rsidR="00684F14">
        <w:t xml:space="preserve"> data obtained from two Drosophila cell lines (S2 and Kc167) </w:t>
      </w:r>
      <w:r w:rsidR="00994A53">
        <w:fldChar w:fldCharType="begin"/>
      </w:r>
      <w:r w:rsidR="00994A53">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rsidR="00994A53">
        <w:fldChar w:fldCharType="separate"/>
      </w:r>
      <w:r w:rsidR="00994A53">
        <w:rPr>
          <w:noProof/>
        </w:rPr>
        <w:t>(Kaul et al., 2014)</w:t>
      </w:r>
      <w:r w:rsidR="00994A53">
        <w:fldChar w:fldCharType="end"/>
      </w:r>
      <w:r w:rsidR="00461586">
        <w:t xml:space="preserve"> indicate that binding is primarily localized to discrete peaks in those cell lines. It is unclear to what degree that binding pattern extends to embryos.</w:t>
      </w:r>
    </w:p>
    <w:p w14:paraId="5E03F4D8" w14:textId="4E954D2D" w:rsidR="00016448" w:rsidRDefault="00550E71" w:rsidP="00781EB7">
      <w:pPr>
        <w:spacing w:line="480" w:lineRule="auto"/>
        <w:ind w:firstLine="720"/>
      </w:pPr>
      <w:r>
        <w:t>Accordingly, m</w:t>
      </w:r>
      <w:r w:rsidR="00041DE0">
        <w:t>ultiple</w:t>
      </w:r>
      <w:r w:rsidR="00A63DE2">
        <w:t>, non-mutually exclusive</w:t>
      </w:r>
      <w:r w:rsidR="00041DE0">
        <w:t xml:space="preserve"> mechanisms of Groucho-mediated repression have been proposed, both independent and dependent on Groucho </w:t>
      </w:r>
      <w:proofErr w:type="spellStart"/>
      <w:r w:rsidR="00041DE0">
        <w:t>oligomerization</w:t>
      </w:r>
      <w:proofErr w:type="spellEnd"/>
      <w:r w:rsidR="00461586">
        <w:t xml:space="preserve"> </w:t>
      </w:r>
      <w:r w:rsidR="00994A53">
        <w:fldChar w:fldCharType="begin"/>
      </w:r>
      <w:r w:rsidR="00994A53">
        <w:instrText xml:space="preserve"> ADDIN EN.CITE &lt;EndNote&gt;&lt;Cite&gt;&lt;Author&gt;Turki-Judeh&lt;/Author&gt;&lt;Year&gt;2012&lt;/Year&gt;&lt;RecNum&gt;2385&lt;/RecNum&gt;&lt;DisplayText&gt;(Turki-Judeh and Courey, 2012)&lt;/DisplayText&gt;&lt;record&gt;&lt;rec-number&gt;2385&lt;/rec-number&gt;&lt;foreign-keys&gt;&lt;key app="EN" db-id="txpdr0vslpwzage5afxvdv2xds5vfp9zsafw" timestamp="1435089952"&gt;2385&lt;/key&gt;&lt;/foreign-keys&gt;&lt;ref-type name="Book Section"&gt;5&lt;/ref-type&gt;&lt;contributors&gt;&lt;authors&gt;&lt;author&gt;Turki-Judeh, Wiam&lt;/author&gt;&lt;author&gt;Courey, Albert J&lt;/author&gt;&lt;/authors&gt;&lt;/contributors&gt;&lt;titles&gt;&lt;title&gt;Groucho: A Corepressor with Instructive Roles in Development&lt;/title&gt;&lt;short-title&gt;Current Topics in Developmental Biology&lt;/short-title&gt;&lt;/titles&gt;&lt;pages&gt;65-96&lt;/pages&gt;&lt;volume&gt;98&lt;/volume&gt;&lt;dates&gt;&lt;year&gt;2012&lt;/year&gt;&lt;/dates&gt;&lt;publisher&gt;Elsevier&lt;/publisher&gt;&lt;isbn&gt;9780123864994&lt;/isbn&gt;&lt;label&gt;r09748&lt;/label&gt;&lt;urls&gt;&lt;related-urls&gt;&lt;url&gt;http://linkinghub.elsevier.com/retrieve/pii/B9780123864994000033&lt;/url&gt;&lt;/related-urls&gt;&lt;pdf-urls&gt;&lt;url&gt;file://localhost/Users/mike/Documents/Papers2/Books/2012/Turki-Judeh/Turki-Judeh-2012--Groucho%20A%20Corepressor%20with%20Instructive%20Roles%20in%20Development.pdf&lt;/url&gt;&lt;/pdf-urls&gt;&lt;/urls&gt;&lt;custom3&gt;papers2://publication/uuid/3FAEF042-3711-4B03-A8D1-026BE779A43E&lt;/custom3&gt;&lt;electronic-resource-num&gt;10.1016/B978-0-12-386499-4.00003-3&lt;/electronic-resource-num&gt;&lt;/record&gt;&lt;/Cite&gt;&lt;/EndNote&gt;</w:instrText>
      </w:r>
      <w:r w:rsidR="00994A53">
        <w:fldChar w:fldCharType="separate"/>
      </w:r>
      <w:r w:rsidR="00994A53">
        <w:rPr>
          <w:noProof/>
        </w:rPr>
        <w:t>(Turki-Judeh and Courey, 2012)</w:t>
      </w:r>
      <w:r w:rsidR="00994A53">
        <w:fldChar w:fldCharType="end"/>
      </w:r>
      <w:r w:rsidR="00461586">
        <w:t xml:space="preserve">. </w:t>
      </w:r>
      <w:r w:rsidR="00A63DE2">
        <w:t xml:space="preserve">Genome-wide analysis of </w:t>
      </w:r>
      <w:r w:rsidR="00461586">
        <w:t xml:space="preserve">binding patterns in embryos will enable us to analyze the recruitment strategies of Groucho </w:t>
      </w:r>
      <w:r w:rsidR="00461586">
        <w:rPr>
          <w:i/>
        </w:rPr>
        <w:t xml:space="preserve">in </w:t>
      </w:r>
      <w:r w:rsidR="00461586" w:rsidRPr="00461586">
        <w:rPr>
          <w:i/>
        </w:rPr>
        <w:t>vivo</w:t>
      </w:r>
      <w:r w:rsidR="00461586">
        <w:t xml:space="preserve"> during the developmental stages when Groucho is active and crucial to generating viable patterns of gene expression</w:t>
      </w:r>
      <w:r w:rsidR="00844138">
        <w:t>, specifically the 1.5 to 9 hours of development post-fertilization. Analysis of the size and distribution of Groucho peaks, and how that distribution evolves over time, will enable a thorough investigation of whether Groucho-mediated repression arises from spreading over long stretches of chromatin, and to what extent it do</w:t>
      </w:r>
      <w:r w:rsidR="003C259C">
        <w:t>es</w:t>
      </w:r>
      <w:r w:rsidR="00844138">
        <w:t xml:space="preserve"> so. Analysis of </w:t>
      </w:r>
      <w:r w:rsidR="003C259C">
        <w:t xml:space="preserve">patterns of </w:t>
      </w:r>
      <w:r w:rsidR="00844138">
        <w:t xml:space="preserve">Groucho recruitment to several known Groucho targets will enable us to explore how Groucho activity at those targets evolves over time, as the factor is bound and released from regulatory elements both within and adjacent to such targets. On a genome-wide scale, we can make determinations as to whether Groucho functions primarily as a long-range repressor, as is generally thought, or whether it is associated with </w:t>
      </w:r>
      <w:proofErr w:type="spellStart"/>
      <w:r w:rsidR="00844138">
        <w:t>promotors</w:t>
      </w:r>
      <w:proofErr w:type="spellEnd"/>
      <w:r w:rsidR="003C259C">
        <w:t>, transcription start sites, or</w:t>
      </w:r>
      <w:r w:rsidR="00844138">
        <w:t xml:space="preserve"> </w:t>
      </w:r>
      <w:r w:rsidR="003C259C">
        <w:t>within genes</w:t>
      </w:r>
      <w:r w:rsidR="00844138">
        <w:t xml:space="preserve">. </w:t>
      </w:r>
      <w:r w:rsidR="003C259C">
        <w:t>Enrichment a</w:t>
      </w:r>
      <w:r w:rsidR="00844138">
        <w:t xml:space="preserve">nalysis of motifs </w:t>
      </w:r>
      <w:r w:rsidR="003C259C">
        <w:t xml:space="preserve">within </w:t>
      </w:r>
      <w:r w:rsidR="00844138">
        <w:t>different classes of Groucho peaks will allow us to predict preference for binding part</w:t>
      </w:r>
      <w:r w:rsidR="003C259C">
        <w:t xml:space="preserve">ners under specific situations </w:t>
      </w:r>
      <w:r w:rsidR="00844138">
        <w:t xml:space="preserve">and potentially predict factors Groucho preferentially </w:t>
      </w:r>
      <w:proofErr w:type="spellStart"/>
      <w:r w:rsidR="00844138">
        <w:t>colocalizes</w:t>
      </w:r>
      <w:proofErr w:type="spellEnd"/>
      <w:r w:rsidR="00844138">
        <w:t xml:space="preserve"> with.</w:t>
      </w:r>
    </w:p>
    <w:p w14:paraId="1C549A9D" w14:textId="3CEFA48C" w:rsidR="00807AA6" w:rsidRDefault="00844138" w:rsidP="00844138">
      <w:pPr>
        <w:spacing w:line="480" w:lineRule="auto"/>
        <w:ind w:firstLine="720"/>
      </w:pPr>
      <w:r>
        <w:t xml:space="preserve">Additionally, integration of </w:t>
      </w:r>
      <w:proofErr w:type="spellStart"/>
      <w:r>
        <w:t>Gro</w:t>
      </w:r>
      <w:proofErr w:type="spellEnd"/>
      <w:r>
        <w:t xml:space="preserve"> </w:t>
      </w:r>
      <w:proofErr w:type="spellStart"/>
      <w:r>
        <w:t>ChIP-seq</w:t>
      </w:r>
      <w:proofErr w:type="spellEnd"/>
      <w:r>
        <w:t xml:space="preserve"> data with </w:t>
      </w:r>
      <w:proofErr w:type="spellStart"/>
      <w:r>
        <w:t>transcriptome</w:t>
      </w:r>
      <w:proofErr w:type="spellEnd"/>
      <w:r>
        <w:t xml:space="preserve"> analyses of embryos in which </w:t>
      </w:r>
      <w:proofErr w:type="spellStart"/>
      <w:r>
        <w:t>Gro</w:t>
      </w:r>
      <w:proofErr w:type="spellEnd"/>
      <w:r>
        <w:t xml:space="preserve"> activity has been perturbed will enable us to more accurately ascribe Groucho repression arising from binding regions to individual gene targets. </w:t>
      </w:r>
      <w:r w:rsidR="0041464F">
        <w:t xml:space="preserve">While </w:t>
      </w:r>
      <w:proofErr w:type="spellStart"/>
      <w:r w:rsidR="0041464F">
        <w:t>ChIP-seq</w:t>
      </w:r>
      <w:proofErr w:type="spellEnd"/>
      <w:r w:rsidR="0041464F">
        <w:t xml:space="preserve"> provides a genome-wide picture of how Groucho associates with genes and </w:t>
      </w:r>
      <w:proofErr w:type="spellStart"/>
      <w:r w:rsidR="0041464F">
        <w:t>intergenic</w:t>
      </w:r>
      <w:proofErr w:type="spellEnd"/>
      <w:r w:rsidR="0041464F">
        <w:t xml:space="preserve"> regions, as well as how these dynamics change over time, it does not provide evidence that Groucho is actively involved in regulating the expression of those genes it is binding within or adjacent to. The accurate assignment of a binding region detected by </w:t>
      </w:r>
      <w:proofErr w:type="spellStart"/>
      <w:r w:rsidR="0041464F">
        <w:t>ChIP-seq</w:t>
      </w:r>
      <w:proofErr w:type="spellEnd"/>
      <w:r w:rsidR="0041464F">
        <w:t xml:space="preserve"> to a specific regulatory target (or targets) is a long standing problem in the useful interpretation of </w:t>
      </w:r>
      <w:proofErr w:type="spellStart"/>
      <w:r w:rsidR="0041464F">
        <w:t>ChIP-seq</w:t>
      </w:r>
      <w:proofErr w:type="spellEnd"/>
      <w:r w:rsidR="0041464F">
        <w:t xml:space="preserve"> studies</w:t>
      </w:r>
      <w:r w:rsidR="00994A53">
        <w:fldChar w:fldCharType="begin"/>
      </w:r>
      <w:r w:rsidR="00994A53">
        <w:instrText xml:space="preserve"> ADDIN EN.CITE &lt;EndNote&gt;&lt;Cite&gt;&lt;Author&gt;Sikora-Wohlfeld&lt;/Author&gt;&lt;Year&gt;2013&lt;/Year&gt;&lt;RecNum&gt;2377&lt;/RecNum&gt;&lt;DisplayText&gt;(Sikora-Wohlfeld et al., 2013)&lt;/DisplayText&gt;&lt;record&gt;&lt;rec-number&gt;2377&lt;/rec-number&gt;&lt;foreign-keys&gt;&lt;key app="EN" db-id="txpdr0vslpwzage5afxvdv2xds5vfp9zsafw" timestamp="1435089952"&gt;2377&lt;/key&gt;&lt;/foreign-keys&gt;&lt;ref-type name="Journal Article"&gt;17&lt;/ref-type&gt;&lt;contributors&gt;&lt;authors&gt;&lt;author&gt;Sikora-Wohlfeld, Weronika&lt;/author&gt;&lt;author&gt;Ackermann, Marit&lt;/author&gt;&lt;author&gt;Christodoulou, Eleni G&lt;/author&gt;&lt;author&gt;Singaravelu, Kalaimathy&lt;/author&gt;&lt;author&gt;Beyer, Andreas&lt;/author&gt;&lt;/authors&gt;&lt;secondary-authors&gt;&lt;author&gt;Ovcharenko, Ivan&lt;/author&gt;&lt;/secondary-authors&gt;&lt;/contributors&gt;&lt;titles&gt;&lt;title&gt;Assessing Computational Methods for Transcription Factor Target Gene Identification Based on ChIP-seq Data&lt;/title&gt;&lt;secondary-title&gt;PLoS Computational Biology&lt;/secondary-title&gt;&lt;/titles&gt;&lt;periodical&gt;&lt;full-title&gt;PLoS Computational Biology&lt;/full-title&gt;&lt;/periodical&gt;&lt;pages&gt;e1003342&lt;/pages&gt;&lt;volume&gt;9&lt;/volume&gt;&lt;number&gt;11&lt;/number&gt;&lt;dates&gt;&lt;year&gt;2013&lt;/year&gt;&lt;pub-dates&gt;&lt;date&gt;Nov 21&lt;/date&gt;&lt;/pub-dates&gt;&lt;/dates&gt;&lt;label&gt;r09804&lt;/label&gt;&lt;urls&gt;&lt;related-urls&gt;&lt;url&gt;http://dx.plos.org/10.1371/journal.pcbi.1003342.s020&lt;/url&gt;&lt;/related-urls&gt;&lt;pdf-urls&gt;&lt;url&gt;file://localhost/Users/mike/Documents/Papers2/Articles/2013/Sikora-Wohlfeld/Sikora-Wohlfeld-2013-PLoS%20Comput%20Biol-Assessing%20Computational%20Methods%20for%20Transcription%20Factor%20Target%20Gene%20Identification%20Based%20on%20ChIP-seq%20Data.pdf&lt;/url&gt;&lt;/pdf-urls&gt;&lt;/urls&gt;&lt;custom3&gt;papers2://publication/uuid/0C1DAFF0-D152-4DBB-A269-0580C4D308C6&lt;/custom3&gt;&lt;electronic-resource-num&gt;10.1371/journal.pcbi.1003342.s020&lt;/electronic-resource-num&gt;&lt;language&gt;English&lt;/language&gt;&lt;/record&gt;&lt;/Cite&gt;&lt;/EndNote&gt;</w:instrText>
      </w:r>
      <w:r w:rsidR="00994A53">
        <w:fldChar w:fldCharType="separate"/>
      </w:r>
      <w:r w:rsidR="00994A53">
        <w:rPr>
          <w:noProof/>
        </w:rPr>
        <w:t>(Sikora-Wohlfeld et al., 2013)</w:t>
      </w:r>
      <w:r w:rsidR="00994A53">
        <w:fldChar w:fldCharType="end"/>
      </w:r>
      <w:r w:rsidR="0041464F">
        <w:t xml:space="preserve">; the inaccuracy of association becomes more significant the further a factor binds from its regulatory target, as genomic complexity often makes assignment of </w:t>
      </w:r>
      <w:r w:rsidR="00B36BCB">
        <w:t>enhancer-</w:t>
      </w:r>
      <w:r w:rsidR="0041464F">
        <w:t>gene interactions uncertain. A common methodology to address this challenge is to incorporate genome-wide binding da</w:t>
      </w:r>
      <w:r w:rsidR="00B36BCB">
        <w:t xml:space="preserve">ta </w:t>
      </w:r>
      <w:r w:rsidR="0041464F">
        <w:t xml:space="preserve">with </w:t>
      </w:r>
      <w:proofErr w:type="spellStart"/>
      <w:r w:rsidR="0041464F">
        <w:t>transcriptome</w:t>
      </w:r>
      <w:proofErr w:type="spellEnd"/>
      <w:r w:rsidR="0041464F">
        <w:t xml:space="preserve"> measurements in systems perturbed for said factor</w:t>
      </w:r>
      <w:r w:rsidR="00CA7E4A">
        <w:t xml:space="preserve"> </w:t>
      </w:r>
      <w:r w:rsidR="00994A53">
        <w:fldChar w:fldCharType="begin"/>
      </w:r>
      <w:r w:rsidR="00994A53">
        <w:instrText xml:space="preserve"> ADDIN EN.CITE &lt;EndNote&gt;&lt;Cite&gt;&lt;Author&gt;Dolinski&lt;/Author&gt;&lt;Year&gt;2015&lt;/Year&gt;&lt;RecNum&gt;3045&lt;/RecNum&gt;&lt;DisplayText&gt;(Dolinski and Troyanskaya, 2015)&lt;/DisplayText&gt;&lt;record&gt;&lt;rec-number&gt;3045&lt;/rec-number&gt;&lt;foreign-keys&gt;&lt;key app="EN" db-id="txpdr0vslpwzage5afxvdv2xds5vfp9zsafw" timestamp="1440019999"&gt;3045&lt;/key&gt;&lt;/foreign-keys&gt;&lt;ref-type name="Journal Article"&gt;17&lt;/ref-type&gt;&lt;contributors&gt;&lt;authors&gt;&lt;author&gt;Dolinski, K.&lt;/author&gt;&lt;author&gt;Troyanskaya, O. G.&lt;/author&gt;&lt;/authors&gt;&lt;/contributors&gt;&lt;auth-address&gt;Lewis-Sigler Institute for Integrative Genomics, Princeton University, Princeton, NJ 08540 dolinski@princeton.edu ogt@genomics.princeton.edu.&amp;#xD;Lewis-Sigler Institute for Integrative Genomics, Princeton University, Princeton, NJ 08540 Department of Computer Science, Princeton University, Princeton, NJ 08540 Simons Center for Data Analysis, Simons Foundation, New York, NY 10010 dolinski@princeton.edu ogt@genomics.princeton.edu.&lt;/auth-address&gt;&lt;titles&gt;&lt;title&gt;Implications of Big Data for cell biology&lt;/title&gt;&lt;secondary-title&gt;Mol Biol Cell&lt;/secondary-title&gt;&lt;/titles&gt;&lt;periodical&gt;&lt;full-title&gt;Mol Biol Cell&lt;/full-title&gt;&lt;/periodical&gt;&lt;pages&gt;2575-8&lt;/pages&gt;&lt;volume&gt;26&lt;/volume&gt;&lt;number&gt;14&lt;/number&gt;&lt;dates&gt;&lt;year&gt;2015&lt;/year&gt;&lt;pub-dates&gt;&lt;date&gt;Jul 15&lt;/date&gt;&lt;/pub-dates&gt;&lt;/dates&gt;&lt;isbn&gt;1939-4586 (Electronic)&amp;#xD;1059-1524 (Linking)&lt;/isbn&gt;&lt;accession-num&gt;26174066&lt;/accession-num&gt;&lt;urls&gt;&lt;related-urls&gt;&lt;url&gt;http://www.ncbi.nlm.nih.gov/pubmed/26174066&lt;/url&gt;&lt;/related-urls&gt;&lt;/urls&gt;&lt;custom2&gt;4501356&lt;/custom2&gt;&lt;electronic-resource-num&gt;10.1091/mbc.E13-12-0756&lt;/electronic-resource-num&gt;&lt;/record&gt;&lt;/Cite&gt;&lt;/EndNote&gt;</w:instrText>
      </w:r>
      <w:r w:rsidR="00994A53">
        <w:fldChar w:fldCharType="separate"/>
      </w:r>
      <w:r w:rsidR="00994A53">
        <w:rPr>
          <w:noProof/>
        </w:rPr>
        <w:t>(Dolinski and Troyanskaya, 2015)</w:t>
      </w:r>
      <w:r w:rsidR="00994A53">
        <w:fldChar w:fldCharType="end"/>
      </w:r>
      <w:r w:rsidR="0041464F">
        <w:t xml:space="preserve">. To this end, we have generated </w:t>
      </w:r>
      <w:proofErr w:type="spellStart"/>
      <w:r w:rsidR="0041464F">
        <w:t>transcriptome</w:t>
      </w:r>
      <w:proofErr w:type="spellEnd"/>
      <w:r w:rsidR="0041464F">
        <w:t xml:space="preserve"> measurements (via RNA-</w:t>
      </w:r>
      <w:proofErr w:type="spellStart"/>
      <w:r w:rsidR="0041464F">
        <w:t>seq</w:t>
      </w:r>
      <w:proofErr w:type="spellEnd"/>
      <w:r w:rsidR="0041464F">
        <w:t xml:space="preserve">) of Groucho deficient embryos collected at paired </w:t>
      </w:r>
      <w:proofErr w:type="spellStart"/>
      <w:r w:rsidR="0041464F">
        <w:t>timepoints</w:t>
      </w:r>
      <w:proofErr w:type="spellEnd"/>
      <w:r w:rsidR="0041464F">
        <w:t xml:space="preserve"> to the </w:t>
      </w:r>
      <w:proofErr w:type="spellStart"/>
      <w:r w:rsidR="0041464F">
        <w:t>ChIP-seq</w:t>
      </w:r>
      <w:proofErr w:type="spellEnd"/>
      <w:r w:rsidR="0041464F">
        <w:t xml:space="preserve"> data</w:t>
      </w:r>
      <w:r w:rsidR="00CA7E4A">
        <w:t>,</w:t>
      </w:r>
      <w:r w:rsidR="0041464F">
        <w:t xml:space="preserve"> as well as embryos overexpressing Groucho at various levels. Comparison of gene expression levels under these conditions to expression under endogenous levels of </w:t>
      </w:r>
      <w:proofErr w:type="spellStart"/>
      <w:r w:rsidR="0041464F">
        <w:t>Gro</w:t>
      </w:r>
      <w:proofErr w:type="spellEnd"/>
      <w:r w:rsidR="0041464F">
        <w:t xml:space="preserve"> activity will enable us to predict Groucho regulatory targets. When combined with </w:t>
      </w:r>
      <w:proofErr w:type="spellStart"/>
      <w:r w:rsidR="0041464F">
        <w:t>ChIP-seq</w:t>
      </w:r>
      <w:proofErr w:type="spellEnd"/>
      <w:r w:rsidR="0041464F">
        <w:t xml:space="preserve"> binding profile data, we can produce a high-confidence set of Groucho target genes by </w:t>
      </w:r>
      <w:proofErr w:type="spellStart"/>
      <w:r w:rsidR="0041464F">
        <w:t>timepoint</w:t>
      </w:r>
      <w:proofErr w:type="spellEnd"/>
      <w:r w:rsidR="0041464F">
        <w:t xml:space="preserve">. This will enable us to more thoroughly </w:t>
      </w:r>
      <w:r w:rsidR="00CA7E4A">
        <w:t>characterize</w:t>
      </w:r>
      <w:r w:rsidR="0041464F">
        <w:t xml:space="preserve"> </w:t>
      </w:r>
      <w:r w:rsidR="00E94AB8">
        <w:t xml:space="preserve">the role of Groucho within these three stages of development through a broader investigation of </w:t>
      </w:r>
      <w:r w:rsidR="00CA7E4A">
        <w:t xml:space="preserve">its influence upon the </w:t>
      </w:r>
      <w:proofErr w:type="gramStart"/>
      <w:r w:rsidR="00E94AB8">
        <w:t>develo</w:t>
      </w:r>
      <w:r w:rsidR="00CA7E4A">
        <w:t>pmentally-regulated</w:t>
      </w:r>
      <w:proofErr w:type="gramEnd"/>
      <w:r w:rsidR="00CA7E4A">
        <w:t xml:space="preserve"> gene network</w:t>
      </w:r>
      <w:r w:rsidR="00E94AB8">
        <w:t>.</w:t>
      </w:r>
    </w:p>
    <w:p w14:paraId="118F07D8" w14:textId="77777777" w:rsidR="00BC2982" w:rsidRDefault="00BC2982" w:rsidP="00DF7C23">
      <w:pPr>
        <w:spacing w:line="480" w:lineRule="auto"/>
      </w:pPr>
    </w:p>
    <w:p w14:paraId="21590673" w14:textId="4934333E" w:rsidR="00FF5970" w:rsidRDefault="00FF5970" w:rsidP="00DF7C23">
      <w:pPr>
        <w:pStyle w:val="Heading2"/>
        <w:spacing w:line="480" w:lineRule="auto"/>
      </w:pPr>
      <w:r>
        <w:t>Materials &amp; Methods</w:t>
      </w:r>
    </w:p>
    <w:p w14:paraId="6F59202C" w14:textId="34AF8B32" w:rsidR="00FF5970" w:rsidRDefault="00D13193" w:rsidP="00C46D6E">
      <w:pPr>
        <w:pStyle w:val="ListParagraph"/>
        <w:numPr>
          <w:ilvl w:val="0"/>
          <w:numId w:val="3"/>
        </w:numPr>
        <w:spacing w:line="480" w:lineRule="auto"/>
        <w:ind w:left="360"/>
        <w:rPr>
          <w:i/>
        </w:rPr>
      </w:pPr>
      <w:r>
        <w:rPr>
          <w:i/>
        </w:rPr>
        <w:t xml:space="preserve">Groucho chromatin </w:t>
      </w:r>
      <w:proofErr w:type="spellStart"/>
      <w:r>
        <w:rPr>
          <w:i/>
        </w:rPr>
        <w:t>immunoprecipation</w:t>
      </w:r>
      <w:proofErr w:type="spellEnd"/>
      <w:r>
        <w:rPr>
          <w:i/>
        </w:rPr>
        <w:t xml:space="preserve"> (</w:t>
      </w:r>
      <w:proofErr w:type="spellStart"/>
      <w:r>
        <w:rPr>
          <w:i/>
        </w:rPr>
        <w:t>ChIP</w:t>
      </w:r>
      <w:proofErr w:type="spellEnd"/>
      <w:r>
        <w:rPr>
          <w:i/>
        </w:rPr>
        <w:t>) and sequencing</w:t>
      </w:r>
    </w:p>
    <w:p w14:paraId="11B736F0" w14:textId="27F2438A" w:rsidR="00D13193" w:rsidRDefault="00D13193" w:rsidP="00C46D6E">
      <w:pPr>
        <w:pStyle w:val="ListParagraph"/>
        <w:numPr>
          <w:ilvl w:val="0"/>
          <w:numId w:val="3"/>
        </w:numPr>
        <w:spacing w:line="480" w:lineRule="auto"/>
        <w:ind w:left="360"/>
        <w:rPr>
          <w:i/>
        </w:rPr>
      </w:pPr>
      <w:r>
        <w:rPr>
          <w:i/>
        </w:rPr>
        <w:t xml:space="preserve">Groucho </w:t>
      </w:r>
      <w:proofErr w:type="spellStart"/>
      <w:r>
        <w:rPr>
          <w:i/>
        </w:rPr>
        <w:t>ChIP-seq</w:t>
      </w:r>
      <w:proofErr w:type="spellEnd"/>
      <w:r>
        <w:rPr>
          <w:i/>
        </w:rPr>
        <w:t xml:space="preserve"> data analysis</w:t>
      </w:r>
    </w:p>
    <w:p w14:paraId="6D158E8A" w14:textId="2E315BF8" w:rsidR="002C0657" w:rsidRPr="00C46D6E" w:rsidRDefault="00C46D6E" w:rsidP="00C46D6E">
      <w:pPr>
        <w:pStyle w:val="ListParagraph"/>
        <w:spacing w:line="480" w:lineRule="auto"/>
        <w:ind w:left="360" w:firstLine="360"/>
      </w:pPr>
      <w:r>
        <w:t xml:space="preserve">Multiplexed libraries were sequenced on </w:t>
      </w:r>
      <w:proofErr w:type="spellStart"/>
      <w:r>
        <w:t>Illumina</w:t>
      </w:r>
      <w:proofErr w:type="spellEnd"/>
      <w:r>
        <w:t xml:space="preserve"> </w:t>
      </w:r>
      <w:proofErr w:type="spellStart"/>
      <w:r>
        <w:t>HiSeq</w:t>
      </w:r>
      <w:proofErr w:type="spellEnd"/>
      <w:r>
        <w:t xml:space="preserve"> 2000 sequencing platforms (High Throughput Sequencing Facility, Broad Stem Cell Research Center, UCLA). Reads were </w:t>
      </w:r>
      <w:proofErr w:type="spellStart"/>
      <w:r>
        <w:t>demultiplexed</w:t>
      </w:r>
      <w:proofErr w:type="spellEnd"/>
      <w:r>
        <w:t xml:space="preserve"> via custom scripts. </w:t>
      </w:r>
      <w:proofErr w:type="spellStart"/>
      <w:r>
        <w:t>Demultiplexed</w:t>
      </w:r>
      <w:proofErr w:type="spellEnd"/>
      <w:r>
        <w:t xml:space="preserve"> libraries were filtered for read quality and PCR duplicates. Alignment was performed against the Drosophila melanogaster genome (BDGP 5 assembly) with Bowtie2 using the following </w:t>
      </w:r>
      <w:proofErr w:type="spellStart"/>
      <w:r>
        <w:t>paramaters</w:t>
      </w:r>
      <w:proofErr w:type="spellEnd"/>
      <w:r>
        <w:t xml:space="preserve">: </w:t>
      </w:r>
      <w:r>
        <w:rPr>
          <w:i/>
        </w:rPr>
        <w:t>-very-sensitive-</w:t>
      </w:r>
      <w:proofErr w:type="gramStart"/>
      <w:r>
        <w:rPr>
          <w:i/>
        </w:rPr>
        <w:t xml:space="preserve">local </w:t>
      </w:r>
      <w:r>
        <w:t xml:space="preserve"> </w:t>
      </w:r>
      <w:proofErr w:type="gramEnd"/>
      <w:r w:rsidR="00994A53">
        <w:fldChar w:fldCharType="begin"/>
      </w:r>
      <w:r w:rsidR="00994A53">
        <w:instrText xml:space="preserve"> ADDIN EN.CITE &lt;EndNote&gt;&lt;Cite&gt;&lt;Author&gt;Langmead&lt;/Author&gt;&lt;Year&gt;2012&lt;/Year&gt;&lt;RecNum&gt;3049&lt;/RecNum&gt;&lt;DisplayText&gt;(Langmead and Salzberg, 2012)&lt;/DisplayText&gt;&lt;record&gt;&lt;rec-number&gt;3049&lt;/rec-number&gt;&lt;foreign-keys&gt;&lt;key app="EN" db-id="txpdr0vslpwzage5afxvdv2xds5vfp9zsafw" timestamp="1440194550"&gt;3049&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3322381&lt;/custom2&gt;&lt;electronic-resource-num&gt;10.1038/nmeth.1923&lt;/electronic-resource-num&gt;&lt;/record&gt;&lt;/Cite&gt;&lt;/EndNote&gt;</w:instrText>
      </w:r>
      <w:r w:rsidR="00994A53">
        <w:fldChar w:fldCharType="separate"/>
      </w:r>
      <w:r w:rsidR="00994A53">
        <w:rPr>
          <w:noProof/>
        </w:rPr>
        <w:t>(Langmead and Salzberg, 2012)</w:t>
      </w:r>
      <w:r w:rsidR="00994A53">
        <w:fldChar w:fldCharType="end"/>
      </w:r>
      <w:r>
        <w:t xml:space="preserve">.  Peak calling was performed using MACS2  (v2.1.0) </w:t>
      </w:r>
      <w:r w:rsidR="00994A53">
        <w:fldChar w:fldCharType="begin"/>
      </w:r>
      <w:r w:rsidR="00994A53">
        <w:instrText xml:space="preserve"> ADDIN EN.CITE &lt;EndNote&gt;&lt;Cite&gt;&lt;Author&gt;Zhang&lt;/Author&gt;&lt;Year&gt;2008&lt;/Year&gt;&lt;RecNum&gt;2203&lt;/RecNum&gt;&lt;DisplayText&gt;(Zhang et al., 2008)&lt;/DisplayText&gt;&lt;record&gt;&lt;rec-number&gt;2203&lt;/rec-number&gt;&lt;foreign-keys&gt;&lt;key app="EN" db-id="txpdr0vslpwzage5afxvdv2xds5vfp9zsafw" timestamp="1435089952"&gt;2203&lt;/key&gt;&lt;/foreign-keys&gt;&lt;ref-type name="Journal Article"&gt;17&lt;/ref-type&gt;&lt;contributors&gt;&lt;authors&gt;&lt;author&gt;Zhang, Yong&lt;/author&gt;&lt;author&gt;Liu, Tao&lt;/author&gt;&lt;author&gt;Meyer, Clifford A&lt;/author&gt;&lt;author&gt;Eeckhoute, Jérôme&lt;/author&gt;&lt;author&gt;Johnson, David S&lt;/author&gt;&lt;author&gt;Bernstein, Bradley E&lt;/author&gt;&lt;author&gt;Nussbaum, Chad&lt;/author&gt;&lt;author&gt;Myers, Richard M&lt;/author&gt;&lt;author&gt;Brown, Myles&lt;/author&gt;&lt;author&gt;Li, Wei&lt;/author&gt;&lt;author&gt;Liu, X Shirley&lt;/author&gt;&lt;/authors&gt;&lt;/contributors&gt;&lt;titles&gt;&lt;title&gt;Model-based Analysis of ChIP-Seq (MACS)&lt;/title&gt;&lt;secondary-title&gt;Genome biology&lt;/secondary-title&gt;&lt;/titles&gt;&lt;periodical&gt;&lt;full-title&gt;Genome biology&lt;/full-title&gt;&lt;/periodical&gt;&lt;pages&gt;R137&lt;/pages&gt;&lt;volume&gt;9&lt;/volume&gt;&lt;number&gt;9&lt;/number&gt;&lt;dates&gt;&lt;year&gt;2008&lt;/year&gt;&lt;/dates&gt;&lt;label&gt;r09616&lt;/label&gt;&lt;urls&gt;&lt;related-urls&gt;&lt;url&gt;http://genomebiology.com/2008/9/9/R137&lt;/url&gt;&lt;/related-urls&gt;&lt;pdf-urls&gt;&lt;url&gt;file://localhost/Users/mike/Documents/Papers2/Articles/2008/Zhang/Zhang-2008-Genome%20biology-Model-based%20Analysis%20of%20ChIP-Seq%20(MACS).pdf&lt;/url&gt;&lt;/pdf-urls&gt;&lt;/urls&gt;&lt;custom3&gt;papers2://publication/uuid/74C64B22-5407-4028-8BF8-D84507DC4B40&lt;/custom3&gt;&lt;electronic-resource-num&gt;10.1186/gb-2008-9-9-r137&lt;/electronic-resource-num&gt;&lt;language&gt;English&lt;/language&gt;&lt;/record&gt;&lt;/Cite&gt;&lt;/EndNote&gt;</w:instrText>
      </w:r>
      <w:r w:rsidR="00994A53">
        <w:fldChar w:fldCharType="separate"/>
      </w:r>
      <w:r w:rsidR="00994A53">
        <w:rPr>
          <w:noProof/>
        </w:rPr>
        <w:t>(Zhang et al., 2008)</w:t>
      </w:r>
      <w:r w:rsidR="00994A53">
        <w:fldChar w:fldCharType="end"/>
      </w:r>
    </w:p>
    <w:p w14:paraId="23950BCC" w14:textId="47AADFFE" w:rsidR="00D13193" w:rsidRDefault="00D13193" w:rsidP="00C46D6E">
      <w:pPr>
        <w:pStyle w:val="ListParagraph"/>
        <w:numPr>
          <w:ilvl w:val="0"/>
          <w:numId w:val="3"/>
        </w:numPr>
        <w:spacing w:line="480" w:lineRule="auto"/>
        <w:ind w:left="360"/>
        <w:rPr>
          <w:i/>
        </w:rPr>
      </w:pPr>
      <w:r>
        <w:rPr>
          <w:i/>
        </w:rPr>
        <w:t>Embryonic RNA isolation and sequencing (RNA-</w:t>
      </w:r>
      <w:proofErr w:type="spellStart"/>
      <w:r>
        <w:rPr>
          <w:i/>
        </w:rPr>
        <w:t>seq</w:t>
      </w:r>
      <w:proofErr w:type="spellEnd"/>
      <w:r>
        <w:rPr>
          <w:i/>
        </w:rPr>
        <w:t>)</w:t>
      </w:r>
    </w:p>
    <w:p w14:paraId="1415C1FA" w14:textId="015FF330" w:rsidR="00D13193" w:rsidRPr="00D13193" w:rsidRDefault="00D13193" w:rsidP="00C46D6E">
      <w:pPr>
        <w:pStyle w:val="ListParagraph"/>
        <w:numPr>
          <w:ilvl w:val="0"/>
          <w:numId w:val="3"/>
        </w:numPr>
        <w:spacing w:line="480" w:lineRule="auto"/>
        <w:ind w:left="360"/>
        <w:rPr>
          <w:i/>
        </w:rPr>
      </w:pPr>
      <w:r>
        <w:rPr>
          <w:i/>
        </w:rPr>
        <w:t>RNA-</w:t>
      </w:r>
      <w:proofErr w:type="spellStart"/>
      <w:r>
        <w:rPr>
          <w:i/>
        </w:rPr>
        <w:t>seq</w:t>
      </w:r>
      <w:proofErr w:type="spellEnd"/>
      <w:r>
        <w:rPr>
          <w:i/>
        </w:rPr>
        <w:t xml:space="preserve"> data analysis</w:t>
      </w:r>
    </w:p>
    <w:p w14:paraId="729EA3B8" w14:textId="4AFBADA6" w:rsidR="00FF5970" w:rsidRPr="00FF5970" w:rsidRDefault="00FF5970" w:rsidP="00DF7C23">
      <w:pPr>
        <w:pStyle w:val="Heading2"/>
        <w:spacing w:line="480" w:lineRule="auto"/>
      </w:pPr>
      <w:r>
        <w:t>Results</w:t>
      </w:r>
    </w:p>
    <w:p w14:paraId="1BC223F3" w14:textId="77777777" w:rsidR="00DF7C23" w:rsidRDefault="00DF7C23" w:rsidP="00DF7C23">
      <w:pPr>
        <w:spacing w:line="480" w:lineRule="auto"/>
        <w:rPr>
          <w:i/>
        </w:rPr>
      </w:pPr>
    </w:p>
    <w:p w14:paraId="00478F97" w14:textId="2950FBA2" w:rsidR="00C91541" w:rsidRDefault="00DF7C23" w:rsidP="00DF7C23">
      <w:pPr>
        <w:spacing w:line="480" w:lineRule="auto"/>
        <w:rPr>
          <w:i/>
        </w:rPr>
      </w:pPr>
      <w:r>
        <w:rPr>
          <w:i/>
        </w:rPr>
        <w:t xml:space="preserve">Groucho </w:t>
      </w:r>
      <w:r w:rsidR="00A25B2F">
        <w:rPr>
          <w:i/>
        </w:rPr>
        <w:t xml:space="preserve">is recruited ubiquitously </w:t>
      </w:r>
      <w:r w:rsidR="00AC2836">
        <w:rPr>
          <w:i/>
        </w:rPr>
        <w:t xml:space="preserve">and dynamically </w:t>
      </w:r>
      <w:r w:rsidR="00A25B2F">
        <w:rPr>
          <w:i/>
        </w:rPr>
        <w:t>throughout the genome</w:t>
      </w:r>
    </w:p>
    <w:p w14:paraId="1086D612" w14:textId="34ACDC44" w:rsidR="008160BB" w:rsidRDefault="008160BB" w:rsidP="008160BB">
      <w:pPr>
        <w:spacing w:line="480" w:lineRule="auto"/>
        <w:ind w:firstLine="720"/>
      </w:pPr>
      <w:r>
        <w:t xml:space="preserve">The </w:t>
      </w:r>
      <w:proofErr w:type="spellStart"/>
      <w:r>
        <w:t>timepoints</w:t>
      </w:r>
      <w:proofErr w:type="spellEnd"/>
      <w:r>
        <w:t xml:space="preserve"> used for the analysis were chosen to overlap significant events in embryonic development that have known Groucho </w:t>
      </w:r>
      <w:commentRangeStart w:id="2"/>
      <w:r>
        <w:t>interactions</w:t>
      </w:r>
      <w:commentRangeEnd w:id="2"/>
      <w:r>
        <w:rPr>
          <w:rStyle w:val="CommentReference"/>
        </w:rPr>
        <w:commentReference w:id="2"/>
      </w:r>
      <w:r>
        <w:t xml:space="preserve">. The first </w:t>
      </w:r>
      <w:proofErr w:type="spellStart"/>
      <w:r>
        <w:t>timepoint</w:t>
      </w:r>
      <w:proofErr w:type="spellEnd"/>
      <w:r>
        <w:t xml:space="preserve"> (1.5 – 4 hours post </w:t>
      </w:r>
      <w:r w:rsidR="00CA7E4A">
        <w:t>fertilization</w:t>
      </w:r>
      <w:r>
        <w:t xml:space="preserve">) encompasses formation of the syncytial </w:t>
      </w:r>
      <w:proofErr w:type="spellStart"/>
      <w:r>
        <w:t>blastoderm</w:t>
      </w:r>
      <w:proofErr w:type="spellEnd"/>
      <w:r>
        <w:t xml:space="preserve"> and subsequent </w:t>
      </w:r>
      <w:proofErr w:type="spellStart"/>
      <w:r>
        <w:t>cellularization</w:t>
      </w:r>
      <w:proofErr w:type="spellEnd"/>
      <w:r>
        <w:t xml:space="preserve">. It is during this stage that the expression patterns of the pair-rule and segment polarity genes </w:t>
      </w:r>
      <w:r w:rsidR="00CA7E4A">
        <w:t>(including engrailed, a Groucho-</w:t>
      </w:r>
      <w:r>
        <w:t>interacting TF) are established</w:t>
      </w:r>
      <w:r w:rsidR="00CA7E4A">
        <w:t xml:space="preserve">, a defining </w:t>
      </w:r>
      <w:proofErr w:type="gramStart"/>
      <w:r w:rsidR="00CA7E4A">
        <w:t>step</w:t>
      </w:r>
      <w:proofErr w:type="gramEnd"/>
      <w:r w:rsidR="00CA7E4A">
        <w:t xml:space="preserve"> in anterior-posterior patterning. Specification of presumptive germ layers along the dorsal-ventral axis occurs during this stage, primarily guided by the activity of Dorsal in conjunction with Groucho.  </w:t>
      </w:r>
      <w:r>
        <w:t xml:space="preserve">The second </w:t>
      </w:r>
      <w:proofErr w:type="spellStart"/>
      <w:r>
        <w:t>timepoint</w:t>
      </w:r>
      <w:proofErr w:type="spellEnd"/>
      <w:r>
        <w:t xml:space="preserve"> (4 – 6.5 hours) encompasses the growth and segmentation of the germ band, including the formation of </w:t>
      </w:r>
      <w:proofErr w:type="spellStart"/>
      <w:r>
        <w:t>neuroblasts</w:t>
      </w:r>
      <w:proofErr w:type="spellEnd"/>
      <w:r w:rsidR="00CD348D">
        <w:t>, a crucial early step in the onset of neurogenesis</w:t>
      </w:r>
      <w:r>
        <w:t xml:space="preserve">. </w:t>
      </w:r>
      <w:proofErr w:type="spellStart"/>
      <w:r>
        <w:t>Timepoint</w:t>
      </w:r>
      <w:proofErr w:type="spellEnd"/>
      <w:r>
        <w:t xml:space="preserve"> 3 (6.5 – 9 hours) encompasses retraction of the germ band and fusion of the anterior and posterior </w:t>
      </w:r>
      <w:proofErr w:type="spellStart"/>
      <w:r>
        <w:t>midgut</w:t>
      </w:r>
      <w:proofErr w:type="spellEnd"/>
      <w:r>
        <w:t>.</w:t>
      </w:r>
    </w:p>
    <w:p w14:paraId="35392F92" w14:textId="03174E48" w:rsidR="008160BB" w:rsidRDefault="008160BB" w:rsidP="008160BB">
      <w:pPr>
        <w:spacing w:line="480" w:lineRule="auto"/>
        <w:ind w:firstLine="720"/>
      </w:pPr>
      <w:proofErr w:type="spellStart"/>
      <w:r>
        <w:t>ChIP-seq</w:t>
      </w:r>
      <w:proofErr w:type="spellEnd"/>
      <w:r>
        <w:t xml:space="preserve"> was performed in duplicate on fly embryos representing each time point.  We used an affinity purified antibody raised against the </w:t>
      </w:r>
      <w:proofErr w:type="spellStart"/>
      <w:r>
        <w:t>Gro</w:t>
      </w:r>
      <w:proofErr w:type="spellEnd"/>
      <w:r>
        <w:t xml:space="preserve"> GP domain, which we validated extensively in </w:t>
      </w:r>
      <w:proofErr w:type="spellStart"/>
      <w:r>
        <w:t>immunopreci</w:t>
      </w:r>
      <w:r w:rsidR="00405377">
        <w:t>pitation</w:t>
      </w:r>
      <w:proofErr w:type="spellEnd"/>
      <w:r w:rsidR="00405377">
        <w:t xml:space="preserve"> and </w:t>
      </w:r>
      <w:proofErr w:type="spellStart"/>
      <w:r w:rsidR="00405377">
        <w:t>immunoblot</w:t>
      </w:r>
      <w:proofErr w:type="spellEnd"/>
      <w:r w:rsidR="00405377">
        <w:t xml:space="preserve"> assays. Sequencing libraries were sequenced to a depth that provided at minimum 5M uniquely </w:t>
      </w:r>
      <w:proofErr w:type="spellStart"/>
      <w:r w:rsidR="00405377">
        <w:t>mappable</w:t>
      </w:r>
      <w:proofErr w:type="spellEnd"/>
      <w:r w:rsidR="00405377">
        <w:t xml:space="preserve"> reads, far in excess of the minimum recommended by </w:t>
      </w:r>
      <w:proofErr w:type="spellStart"/>
      <w:r w:rsidR="00405377">
        <w:t>modENCODE</w:t>
      </w:r>
      <w:proofErr w:type="spellEnd"/>
      <w:r w:rsidR="00405377">
        <w:t xml:space="preserve"> </w:t>
      </w:r>
      <w:proofErr w:type="spellStart"/>
      <w:r w:rsidR="00405377">
        <w:t>C</w:t>
      </w:r>
      <w:r w:rsidR="003A1A0C">
        <w:t>hIP-seq</w:t>
      </w:r>
      <w:proofErr w:type="spellEnd"/>
      <w:r w:rsidR="003A1A0C">
        <w:t xml:space="preserve"> best-practices (Fig. 2-1</w:t>
      </w:r>
      <w:r w:rsidR="00405377">
        <w:t xml:space="preserve">A) </w:t>
      </w:r>
      <w:r w:rsidR="00994A53">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rsidR="00994A53">
        <w:instrText xml:space="preserve"> ADDIN EN.CITE </w:instrText>
      </w:r>
      <w:r w:rsidR="00994A53">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rsidR="00994A53">
        <w:instrText xml:space="preserve"> ADDIN EN.CITE.DATA </w:instrText>
      </w:r>
      <w:r w:rsidR="00994A53">
        <w:fldChar w:fldCharType="end"/>
      </w:r>
      <w:r w:rsidR="00994A53">
        <w:fldChar w:fldCharType="separate"/>
      </w:r>
      <w:r w:rsidR="00994A53">
        <w:rPr>
          <w:noProof/>
        </w:rPr>
        <w:t>(Landt et al., 2012)</w:t>
      </w:r>
      <w:r w:rsidR="00994A53">
        <w:fldChar w:fldCharType="end"/>
      </w:r>
      <w:r w:rsidR="00405377">
        <w:t>. Replicates exhibited high reproducibility in terms of both read density an</w:t>
      </w:r>
      <w:r w:rsidR="004207B2">
        <w:t>d resulting peak model (Fig. 2-1</w:t>
      </w:r>
      <w:r w:rsidR="00405377">
        <w:t xml:space="preserve">B, left and right, respectively). </w:t>
      </w:r>
      <w:r>
        <w:t xml:space="preserve">The high degree of correlation between our </w:t>
      </w:r>
      <w:proofErr w:type="spellStart"/>
      <w:r w:rsidR="00C91541">
        <w:t>ChIP-seq</w:t>
      </w:r>
      <w:proofErr w:type="spellEnd"/>
      <w:r w:rsidR="00C91541">
        <w:t xml:space="preserve"> data set and a </w:t>
      </w:r>
      <w:proofErr w:type="spellStart"/>
      <w:r w:rsidR="00C91541">
        <w:t>ChIP</w:t>
      </w:r>
      <w:proofErr w:type="spellEnd"/>
      <w:r w:rsidR="00C91541">
        <w:t>-chip</w:t>
      </w:r>
      <w:r>
        <w:t xml:space="preserve"> data set obtained from 0-12 hour embryos</w:t>
      </w:r>
      <w:r w:rsidR="00994A53">
        <w:fldChar w:fldCharType="begin">
          <w:fldData xml:space="preserve">PEVuZE5vdGU+PENpdGU+PEF1dGhvcj5OZWdyZTwvQXV0aG9yPjxZZWFyPjIwMTE8L1llYXI+PFJl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=
</w:fldData>
        </w:fldChar>
      </w:r>
      <w:r w:rsidR="00994A53">
        <w:instrText xml:space="preserve"> ADDIN EN.CITE </w:instrText>
      </w:r>
      <w:r w:rsidR="00994A53">
        <w:fldChar w:fldCharType="begin">
          <w:fldData xml:space="preserve">PEVuZE5vdGU+PENpdGU+PEF1dGhvcj5OZWdyZTwvQXV0aG9yPjxZZWFyPjIwMTE8L1llYXI+PFJl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=
</w:fldData>
        </w:fldChar>
      </w:r>
      <w:r w:rsidR="00994A53">
        <w:instrText xml:space="preserve"> ADDIN EN.CITE.DATA </w:instrText>
      </w:r>
      <w:r w:rsidR="00994A53">
        <w:fldChar w:fldCharType="end"/>
      </w:r>
      <w:r w:rsidR="00994A53">
        <w:fldChar w:fldCharType="separate"/>
      </w:r>
      <w:r w:rsidR="00994A53">
        <w:rPr>
          <w:noProof/>
        </w:rPr>
        <w:t>(Negre et al., 2011)</w:t>
      </w:r>
      <w:r w:rsidR="00994A53">
        <w:fldChar w:fldCharType="end"/>
      </w:r>
      <w:r w:rsidR="00BE7AAB">
        <w:t xml:space="preserve"> </w:t>
      </w:r>
      <w:r>
        <w:t xml:space="preserve">using completely independent antibodies also validates our </w:t>
      </w:r>
      <w:proofErr w:type="spellStart"/>
      <w:r>
        <w:t>ChIP-seq</w:t>
      </w:r>
      <w:proofErr w:type="spellEnd"/>
      <w:r>
        <w:t xml:space="preserve"> </w:t>
      </w:r>
      <w:commentRangeStart w:id="3"/>
      <w:r>
        <w:t>data</w:t>
      </w:r>
      <w:commentRangeEnd w:id="3"/>
      <w:r w:rsidR="00D97BEB">
        <w:rPr>
          <w:rStyle w:val="CommentReference"/>
        </w:rPr>
        <w:commentReference w:id="3"/>
      </w:r>
      <w:r w:rsidR="00927C5A">
        <w:t xml:space="preserve"> (Fig. </w:t>
      </w:r>
      <w:r w:rsidR="005B535B">
        <w:t>2-2</w:t>
      </w:r>
      <w:r w:rsidR="002509E0">
        <w:t>)</w:t>
      </w:r>
      <w:r>
        <w:t>.</w:t>
      </w:r>
      <w:r w:rsidR="001E45E1">
        <w:t xml:space="preserve"> The </w:t>
      </w:r>
      <w:proofErr w:type="spellStart"/>
      <w:r w:rsidR="001E45E1">
        <w:t>modENCODE</w:t>
      </w:r>
      <w:proofErr w:type="spellEnd"/>
      <w:r w:rsidR="001E45E1">
        <w:t xml:space="preserve"> Groucho peaks were </w:t>
      </w:r>
      <w:r w:rsidR="00CD348D">
        <w:t>generated</w:t>
      </w:r>
      <w:r w:rsidR="001E45E1">
        <w:t xml:space="preserve"> from 0 – </w:t>
      </w:r>
      <w:proofErr w:type="gramStart"/>
      <w:r w:rsidR="001E45E1">
        <w:t xml:space="preserve">12 </w:t>
      </w:r>
      <w:r w:rsidR="008428ED">
        <w:t>hour</w:t>
      </w:r>
      <w:proofErr w:type="gramEnd"/>
      <w:r w:rsidR="008428ED">
        <w:t xml:space="preserve"> embryos and so represent</w:t>
      </w:r>
      <w:r w:rsidR="001E45E1">
        <w:t xml:space="preserve"> a time-averaged superset of our data. </w:t>
      </w:r>
      <w:r w:rsidR="008428ED">
        <w:t xml:space="preserve">Despite each of our datasets comprising only 21% of the development time represented by the </w:t>
      </w:r>
      <w:proofErr w:type="spellStart"/>
      <w:r w:rsidR="008428ED">
        <w:t>modENCODE</w:t>
      </w:r>
      <w:proofErr w:type="spellEnd"/>
      <w:r w:rsidR="008428ED">
        <w:t xml:space="preserve"> data, peak overlap is </w:t>
      </w:r>
      <w:r w:rsidR="00E81819">
        <w:t>significant</w:t>
      </w:r>
      <w:r w:rsidR="00CD348D">
        <w:t xml:space="preserve"> at each </w:t>
      </w:r>
      <w:proofErr w:type="spellStart"/>
      <w:r w:rsidR="00CD348D">
        <w:t>timepoint</w:t>
      </w:r>
      <w:proofErr w:type="spellEnd"/>
      <w:r w:rsidR="00E81819">
        <w:t>. The</w:t>
      </w:r>
      <w:r w:rsidR="008428ED">
        <w:t xml:space="preserve"> greatest</w:t>
      </w:r>
      <w:r w:rsidR="00E81819">
        <w:t xml:space="preserve"> degree of </w:t>
      </w:r>
      <w:r w:rsidR="00CD348D">
        <w:t>similarity</w:t>
      </w:r>
      <w:r w:rsidR="00E81819">
        <w:t xml:space="preserve"> is seen when comparing </w:t>
      </w:r>
      <w:r w:rsidR="008428ED">
        <w:t xml:space="preserve">the 6.5 – 9 hour data set, which captures 68% of </w:t>
      </w:r>
      <w:r w:rsidR="00E81819">
        <w:t xml:space="preserve">all </w:t>
      </w:r>
      <w:proofErr w:type="spellStart"/>
      <w:r w:rsidR="00E81819">
        <w:t>modENCODE</w:t>
      </w:r>
      <w:proofErr w:type="spellEnd"/>
      <w:r w:rsidR="00E81819">
        <w:t xml:space="preserve">-identified peaks. Additional comparison with </w:t>
      </w:r>
      <w:proofErr w:type="spellStart"/>
      <w:r w:rsidR="00E81819">
        <w:t>modENCODE</w:t>
      </w:r>
      <w:proofErr w:type="spellEnd"/>
      <w:r w:rsidR="00E81819">
        <w:t xml:space="preserve"> Groucho </w:t>
      </w:r>
      <w:proofErr w:type="spellStart"/>
      <w:r w:rsidR="00E81819">
        <w:t>ChIP</w:t>
      </w:r>
      <w:proofErr w:type="spellEnd"/>
      <w:r w:rsidR="00E81819">
        <w:t xml:space="preserve">-chip data generated from white pre-pupae indicates that a significant fraction of the Groucho-regulated sites in embryos </w:t>
      </w:r>
      <w:r w:rsidR="00CD348D">
        <w:t xml:space="preserve">are </w:t>
      </w:r>
      <w:r w:rsidR="00E81819">
        <w:t>bound in this lat</w:t>
      </w:r>
      <w:r w:rsidR="00704DC2">
        <w:t>er developmental stage (Fig. 2-3</w:t>
      </w:r>
      <w:r w:rsidR="00E81819">
        <w:t xml:space="preserve">). </w:t>
      </w:r>
      <w:r w:rsidR="00CD348D">
        <w:t>However,</w:t>
      </w:r>
      <w:r w:rsidR="00E81819">
        <w:t xml:space="preserve"> the utilization of a large fraction of Groucho binding sites appears to be restricted to either embryonic or </w:t>
      </w:r>
      <w:proofErr w:type="spellStart"/>
      <w:r w:rsidR="00E81819">
        <w:t>pupal</w:t>
      </w:r>
      <w:proofErr w:type="spellEnd"/>
      <w:r w:rsidR="00E81819">
        <w:t xml:space="preserve"> stages</w:t>
      </w:r>
      <w:r w:rsidR="00CD348D">
        <w:t>, consistent with the distinct roles of Groucho-mediated repression during early and late development</w:t>
      </w:r>
      <w:r w:rsidR="00E81819">
        <w:t>.</w:t>
      </w:r>
    </w:p>
    <w:p w14:paraId="57A82F30" w14:textId="37ED1139" w:rsidR="00DB11F5" w:rsidRDefault="00DF7C23" w:rsidP="00DB11F5">
      <w:pPr>
        <w:spacing w:line="480" w:lineRule="auto"/>
        <w:ind w:firstLine="720"/>
      </w:pPr>
      <w:r>
        <w:t>Peak modeling identified widespread Groucho binding throughout the genome</w:t>
      </w:r>
      <w:r w:rsidR="00A002D8">
        <w:t>; peaks with overlapping regions between replicates were chosen for further analysis</w:t>
      </w:r>
      <w:r w:rsidR="00CD348D">
        <w:t>, as they represent a more consistent subset of all identified peaks</w:t>
      </w:r>
      <w:r w:rsidR="00A002D8">
        <w:t xml:space="preserve"> </w:t>
      </w:r>
      <w:r w:rsidR="00704DC2">
        <w:t>(Fig. 2-4</w:t>
      </w:r>
      <w:r w:rsidR="00A002D8">
        <w:t xml:space="preserve">). Groucho recruitment sites appear most numerous during the central </w:t>
      </w:r>
      <w:proofErr w:type="spellStart"/>
      <w:r w:rsidR="00A002D8">
        <w:t>timepoint</w:t>
      </w:r>
      <w:proofErr w:type="spellEnd"/>
      <w:r w:rsidR="004D243C">
        <w:t xml:space="preserve"> analyzed</w:t>
      </w:r>
      <w:r w:rsidR="00A002D8">
        <w:t xml:space="preserve"> </w:t>
      </w:r>
      <w:r>
        <w:t>(5</w:t>
      </w:r>
      <w:r w:rsidR="004D243C">
        <w:t>,</w:t>
      </w:r>
      <w:r>
        <w:t>246 non-overlapping binding sites)</w:t>
      </w:r>
      <w:r w:rsidR="004D243C">
        <w:t>,</w:t>
      </w:r>
      <w:r>
        <w:t xml:space="preserve"> compared to the early (1</w:t>
      </w:r>
      <w:r w:rsidR="004D243C">
        <w:t>,</w:t>
      </w:r>
      <w:r>
        <w:t>358) and late (4</w:t>
      </w:r>
      <w:r w:rsidR="004D243C">
        <w:t>,</w:t>
      </w:r>
      <w:r>
        <w:t xml:space="preserve">232) stages. </w:t>
      </w:r>
      <w:r w:rsidR="004D243C">
        <w:t>We detected 5,829 unique binding sites in total</w:t>
      </w:r>
      <w:r>
        <w:t>, with 5</w:t>
      </w:r>
      <w:r w:rsidR="00D155A5">
        <w:t xml:space="preserve">35 sites </w:t>
      </w:r>
      <w:r w:rsidR="001029DD">
        <w:t>recruiting</w:t>
      </w:r>
      <w:r w:rsidR="00CD348D">
        <w:t xml:space="preserve"> Groucho across</w:t>
      </w:r>
      <w:r w:rsidR="00D155A5">
        <w:t xml:space="preserve"> all </w:t>
      </w:r>
      <w:proofErr w:type="spellStart"/>
      <w:r w:rsidR="00D155A5">
        <w:t>timepoints</w:t>
      </w:r>
      <w:proofErr w:type="spellEnd"/>
      <w:r w:rsidR="00D863C5">
        <w:t xml:space="preserve">, and therefore potentially participating in Grouch-mediated repression in at least one cell type or tissue throughout </w:t>
      </w:r>
      <w:r w:rsidR="001029DD">
        <w:t>the developmental timeframe analyzed</w:t>
      </w:r>
      <w:r w:rsidR="00704DC2">
        <w:t xml:space="preserve"> (Fig 2-5</w:t>
      </w:r>
      <w:r w:rsidR="0089157F">
        <w:t>)</w:t>
      </w:r>
      <w:r w:rsidR="00D863C5">
        <w:t>.</w:t>
      </w:r>
    </w:p>
    <w:p w14:paraId="7E19F558" w14:textId="4274BB83" w:rsidR="00DB11F5" w:rsidRDefault="00DB11F5" w:rsidP="00DB11F5">
      <w:pPr>
        <w:spacing w:line="480" w:lineRule="auto"/>
      </w:pPr>
      <w:r>
        <w:tab/>
      </w:r>
      <w:r w:rsidR="00907157">
        <w:t xml:space="preserve">Groucho occupancy </w:t>
      </w:r>
      <w:r w:rsidR="005726D7">
        <w:t>is</w:t>
      </w:r>
      <w:r w:rsidR="00907157">
        <w:t xml:space="preserve"> </w:t>
      </w:r>
      <w:r w:rsidR="00F227AE">
        <w:t xml:space="preserve">highly dynamic and reversible. Approximately 50% of all Groucho binding sites are unique to a single </w:t>
      </w:r>
      <w:proofErr w:type="spellStart"/>
      <w:r w:rsidR="00F227AE">
        <w:t>timepoint</w:t>
      </w:r>
      <w:proofErr w:type="spellEnd"/>
      <w:r w:rsidR="00F227AE">
        <w:t xml:space="preserve">. The majority of the sites established during </w:t>
      </w:r>
      <w:proofErr w:type="spellStart"/>
      <w:r w:rsidR="00F227AE">
        <w:t>timepoint</w:t>
      </w:r>
      <w:proofErr w:type="spellEnd"/>
      <w:r w:rsidR="00F227AE">
        <w:t xml:space="preserve"> 1 </w:t>
      </w:r>
      <w:r w:rsidR="00CC067C">
        <w:t xml:space="preserve">that persist into </w:t>
      </w:r>
      <w:proofErr w:type="spellStart"/>
      <w:r w:rsidR="00CC067C">
        <w:t>timepoint</w:t>
      </w:r>
      <w:proofErr w:type="spellEnd"/>
      <w:r w:rsidR="00CC067C">
        <w:t xml:space="preserve"> 2 continue to persist into </w:t>
      </w:r>
      <w:proofErr w:type="spellStart"/>
      <w:r w:rsidR="00CC067C">
        <w:t>timepoint</w:t>
      </w:r>
      <w:proofErr w:type="spellEnd"/>
      <w:r w:rsidR="00CC067C">
        <w:t xml:space="preserve"> 3, indicating that </w:t>
      </w:r>
      <w:r w:rsidR="005726D7">
        <w:t>some Groucho binding sites are utilized throughout ear</w:t>
      </w:r>
      <w:r w:rsidR="003546C5">
        <w:t>ly development. Interestingly, few</w:t>
      </w:r>
      <w:r w:rsidR="005726D7">
        <w:t xml:space="preserve"> sites are occupied in only the first and third </w:t>
      </w:r>
      <w:proofErr w:type="spellStart"/>
      <w:r w:rsidR="005726D7">
        <w:t>timepoints</w:t>
      </w:r>
      <w:proofErr w:type="spellEnd"/>
      <w:r w:rsidR="005726D7">
        <w:t xml:space="preserve">, indicating that Groucho occupied sites during the first </w:t>
      </w:r>
      <w:proofErr w:type="spellStart"/>
      <w:r w:rsidR="005726D7">
        <w:t>timepoint</w:t>
      </w:r>
      <w:proofErr w:type="spellEnd"/>
      <w:r w:rsidR="005726D7">
        <w:t xml:space="preserve"> tend to either be utilized at all </w:t>
      </w:r>
      <w:proofErr w:type="spellStart"/>
      <w:r w:rsidR="005726D7">
        <w:t>timepoints</w:t>
      </w:r>
      <w:proofErr w:type="spellEnd"/>
      <w:r w:rsidR="005726D7">
        <w:t xml:space="preserve">, or are only utilized very early in development and not utilized </w:t>
      </w:r>
      <w:commentRangeStart w:id="4"/>
      <w:r w:rsidR="005726D7">
        <w:t>again</w:t>
      </w:r>
      <w:commentRangeEnd w:id="4"/>
      <w:r w:rsidR="00237EB9">
        <w:rPr>
          <w:rStyle w:val="CommentReference"/>
        </w:rPr>
        <w:commentReference w:id="4"/>
      </w:r>
      <w:r w:rsidR="00CD348D">
        <w:t xml:space="preserve"> in the stages analyzed</w:t>
      </w:r>
      <w:r w:rsidR="005726D7">
        <w:t xml:space="preserve">. </w:t>
      </w:r>
    </w:p>
    <w:p w14:paraId="4BF353FE" w14:textId="77777777" w:rsidR="00FD1860" w:rsidRDefault="00FD1860" w:rsidP="00DB11F5">
      <w:pPr>
        <w:spacing w:line="480" w:lineRule="auto"/>
      </w:pPr>
    </w:p>
    <w:p w14:paraId="50EA0293" w14:textId="5CA0899F" w:rsidR="00FD1860" w:rsidRDefault="00FD1860" w:rsidP="00DB11F5">
      <w:pPr>
        <w:spacing w:line="480" w:lineRule="auto"/>
        <w:rPr>
          <w:i/>
        </w:rPr>
      </w:pPr>
      <w:r>
        <w:rPr>
          <w:i/>
        </w:rPr>
        <w:t xml:space="preserve">Groucho associates with </w:t>
      </w:r>
      <w:r w:rsidR="00DB5779">
        <w:rPr>
          <w:i/>
        </w:rPr>
        <w:t xml:space="preserve">multiple </w:t>
      </w:r>
      <w:proofErr w:type="gramStart"/>
      <w:r w:rsidR="00DB5779">
        <w:rPr>
          <w:i/>
        </w:rPr>
        <w:t>ventrally-repressed</w:t>
      </w:r>
      <w:proofErr w:type="gramEnd"/>
      <w:r w:rsidR="00DB5779">
        <w:rPr>
          <w:i/>
        </w:rPr>
        <w:t xml:space="preserve"> genes in patterns unique to early developmental stages</w:t>
      </w:r>
    </w:p>
    <w:p w14:paraId="10A31D1D" w14:textId="167E2C50" w:rsidR="00DB5779" w:rsidRPr="00224435" w:rsidRDefault="00DB5779" w:rsidP="00391BC9">
      <w:pPr>
        <w:spacing w:line="480" w:lineRule="auto"/>
      </w:pPr>
      <w:r>
        <w:tab/>
      </w:r>
      <w:r w:rsidR="00C66AD0">
        <w:t xml:space="preserve">In the early embryo, delineation of the dorsal-ventral axis is accomplished through </w:t>
      </w:r>
      <w:r w:rsidR="00CD348D">
        <w:t>transcriptional changes arising from a maternally-defined</w:t>
      </w:r>
      <w:r w:rsidR="00C66AD0">
        <w:t xml:space="preserve"> gradient </w:t>
      </w:r>
      <w:r w:rsidR="00CD348D">
        <w:t>of nuclear Dorsal (dl) along this</w:t>
      </w:r>
      <w:r w:rsidR="00C66AD0">
        <w:t xml:space="preserve"> axis </w:t>
      </w:r>
      <w:r w:rsidR="00994A53">
        <w:fldChar w:fldCharType="begin"/>
      </w:r>
      <w:r w:rsidR="00994A53">
        <w:instrText xml:space="preserve"> ADDIN EN.CITE &lt;EndNote&gt;&lt;Cite&gt;&lt;Author&gt;Roth&lt;/Author&gt;&lt;Year&gt;1989&lt;/Year&gt;&lt;RecNum&gt;1112&lt;/RecNum&gt;&lt;DisplayText&gt;(Roth et al., 1989)&lt;/DisplayText&gt;&lt;record&gt;&lt;rec-number&gt;1112&lt;/rec-number&gt;&lt;foreign-keys&gt;&lt;key app="EN" db-id="txpdr0vslpwzage5afxvdv2xds5vfp9zsafw" timestamp="1435089951"&gt;1112&lt;/key&gt;&lt;/foreign-keys&gt;&lt;ref-type name="Journal Article"&gt;17&lt;/ref-type&gt;&lt;contributors&gt;&lt;authors&gt;&lt;author&gt;Roth, S&lt;/author&gt;&lt;author&gt;Stein, D&lt;/author&gt;&lt;author&gt;Nüsslein-Volhard, C&lt;/author&gt;&lt;/authors&gt;&lt;/contributors&gt;&lt;auth-address&gt;Max-Planck-Institut für Entwicklungsbiologie, Tübingen, Federal Republic of Germany.&lt;/auth-address&gt;&lt;titles&gt;&lt;title&gt;A gradient of nuclear localization of the dorsal protein determines dorsoventral pattern in the Drosophila embryo.&lt;/title&gt;&lt;secondary-title&gt;Cell&lt;/secondary-title&gt;&lt;/titles&gt;&lt;periodical&gt;&lt;full-title&gt;Cell&lt;/full-title&gt;&lt;/periodical&gt;&lt;pages&gt;1189-1202&lt;/pages&gt;&lt;volume&gt;59&lt;/volume&gt;&lt;number&gt;6&lt;/number&gt;&lt;dates&gt;&lt;year&gt;1989&lt;/year&gt;&lt;pub-dates&gt;&lt;date&gt;Dec 22&lt;/date&gt;&lt;/pub-dates&gt;&lt;/dates&gt;&lt;accession-num&gt;2688897&lt;/accession-num&gt;&lt;label&gt;r07729&lt;/label&gt;&lt;urls&gt;&lt;related-urls&gt;&lt;url&gt;http://eutils.ncbi.nlm.nih.gov/entrez/eutils/elink.fcgi?dbfrom=pubmed&amp;amp;amp;id=2688897&amp;amp;amp;retmode=ref&amp;amp;amp;cmd=prlinks&lt;/url&gt;&lt;/related-urls&gt;&lt;pdf-urls&gt;&lt;url&gt;file://localhost/Users/mike/Documents/Papers2/Articles/1989/Roth/Roth-1989-Cell-A%20gradient%20of%20nuclear%20localization%20of%20the%20dorsal%20protein%20determines%20dorsoventral%20pattern%20in%20the%20Drosophila%20embryo.pdf&lt;/url&gt;&lt;/pdf-urls&gt;&lt;/urls&gt;&lt;custom3&gt;papers2://publication/uuid/94B2963A-3958-4884-BD6B-6067EA1ED8FC&lt;/custom3&gt;&lt;language&gt;English&lt;/language&gt;&lt;/record&gt;&lt;/Cite&gt;&lt;/EndNote&gt;</w:instrText>
      </w:r>
      <w:r w:rsidR="00994A53">
        <w:fldChar w:fldCharType="separate"/>
      </w:r>
      <w:r w:rsidR="00994A53">
        <w:rPr>
          <w:noProof/>
        </w:rPr>
        <w:t>(Roth et al., 1989)</w:t>
      </w:r>
      <w:r w:rsidR="00994A53">
        <w:fldChar w:fldCharType="end"/>
      </w:r>
      <w:r w:rsidR="00C66AD0">
        <w:t xml:space="preserve">. In ventral and </w:t>
      </w:r>
      <w:proofErr w:type="spellStart"/>
      <w:r w:rsidR="00C66AD0">
        <w:t>ventrolateral</w:t>
      </w:r>
      <w:proofErr w:type="spellEnd"/>
      <w:r w:rsidR="00C66AD0">
        <w:t xml:space="preserve"> regions of the embryo, Dorsal facilitates the repression of </w:t>
      </w:r>
      <w:proofErr w:type="spellStart"/>
      <w:r w:rsidR="00C66AD0">
        <w:rPr>
          <w:i/>
        </w:rPr>
        <w:t>zen</w:t>
      </w:r>
      <w:proofErr w:type="spellEnd"/>
      <w:r w:rsidR="00C66AD0">
        <w:rPr>
          <w:i/>
        </w:rPr>
        <w:t xml:space="preserve"> </w:t>
      </w:r>
      <w:r w:rsidR="00C66AD0">
        <w:t xml:space="preserve">and </w:t>
      </w:r>
      <w:proofErr w:type="spellStart"/>
      <w:r w:rsidR="00C66AD0">
        <w:rPr>
          <w:i/>
        </w:rPr>
        <w:t>dpp</w:t>
      </w:r>
      <w:proofErr w:type="spellEnd"/>
      <w:r w:rsidR="00C66AD0">
        <w:t xml:space="preserve"> through its interaction with Groucho</w:t>
      </w:r>
      <w:r w:rsidR="00CD348D">
        <w:t xml:space="preserve">, a critical step in delineating presumptive mesodermal and </w:t>
      </w:r>
      <w:proofErr w:type="spellStart"/>
      <w:r w:rsidR="00CD348D">
        <w:t>neuroectodermal</w:t>
      </w:r>
      <w:proofErr w:type="spellEnd"/>
      <w:r w:rsidR="00CD348D">
        <w:t xml:space="preserve"> regions</w:t>
      </w:r>
      <w:r w:rsidR="00C66AD0">
        <w:t xml:space="preserve"> </w:t>
      </w:r>
      <w:r w:rsidR="00994A53">
        <w:fldChar w:fldCharType="begin"/>
      </w:r>
      <w:r w:rsidR="00994A53">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994A53">
        <w:fldChar w:fldCharType="separate"/>
      </w:r>
      <w:r w:rsidR="00994A53">
        <w:rPr>
          <w:noProof/>
        </w:rPr>
        <w:t>(Dubnicoff et al., 1997)</w:t>
      </w:r>
      <w:r w:rsidR="00994A53">
        <w:fldChar w:fldCharType="end"/>
      </w:r>
      <w:r w:rsidR="00C66AD0">
        <w:t xml:space="preserve">. Ventral repression of </w:t>
      </w:r>
      <w:proofErr w:type="spellStart"/>
      <w:proofErr w:type="gramStart"/>
      <w:r w:rsidR="00C66AD0">
        <w:rPr>
          <w:i/>
        </w:rPr>
        <w:t>zen</w:t>
      </w:r>
      <w:proofErr w:type="spellEnd"/>
      <w:proofErr w:type="gramEnd"/>
      <w:r w:rsidR="00CD348D">
        <w:t xml:space="preserve"> is established through</w:t>
      </w:r>
      <w:r w:rsidR="00C66AD0">
        <w:t xml:space="preserve"> Dorsal recruitment to a so-called ventral repression region (VRR) between 1.1 to 1.4 kb upstream of the transcription start site. This region contains </w:t>
      </w:r>
      <w:r w:rsidR="00391BC9">
        <w:t>four</w:t>
      </w:r>
      <w:r w:rsidR="00C66AD0">
        <w:t xml:space="preserve"> </w:t>
      </w:r>
      <w:proofErr w:type="gramStart"/>
      <w:r w:rsidR="00C66AD0">
        <w:t>Dorsal</w:t>
      </w:r>
      <w:proofErr w:type="gramEnd"/>
      <w:r w:rsidR="00C66AD0">
        <w:t xml:space="preserve"> binding sites, as well as AT-rich regions </w:t>
      </w:r>
      <w:r w:rsidR="00BA7BC7">
        <w:t>responsible for the recruitment of Cut (</w:t>
      </w:r>
      <w:proofErr w:type="spellStart"/>
      <w:r w:rsidR="00BA7BC7" w:rsidRPr="00BA7BC7">
        <w:rPr>
          <w:i/>
        </w:rPr>
        <w:t>ct</w:t>
      </w:r>
      <w:proofErr w:type="spellEnd"/>
      <w:r w:rsidR="00BA7BC7">
        <w:t>) and Dead ringer (</w:t>
      </w:r>
      <w:proofErr w:type="spellStart"/>
      <w:r w:rsidR="00BA7BC7">
        <w:rPr>
          <w:i/>
        </w:rPr>
        <w:t>dri</w:t>
      </w:r>
      <w:proofErr w:type="spellEnd"/>
      <w:r w:rsidR="00BA7BC7">
        <w:rPr>
          <w:i/>
        </w:rPr>
        <w:t xml:space="preserve">, </w:t>
      </w:r>
      <w:r w:rsidR="00BA7BC7">
        <w:t>also known as</w:t>
      </w:r>
      <w:r w:rsidR="00C66AD0">
        <w:t xml:space="preserve"> </w:t>
      </w:r>
      <w:r w:rsidR="00BA7BC7">
        <w:t xml:space="preserve">Retained, </w:t>
      </w:r>
      <w:proofErr w:type="spellStart"/>
      <w:r w:rsidR="00BA7BC7">
        <w:rPr>
          <w:i/>
        </w:rPr>
        <w:t>retn</w:t>
      </w:r>
      <w:proofErr w:type="spellEnd"/>
      <w:r w:rsidR="00BA7BC7">
        <w:t>)</w:t>
      </w:r>
      <w:r w:rsidR="00BA7BC7" w:rsidRPr="00BA7BC7">
        <w:t xml:space="preserve"> </w:t>
      </w:r>
      <w:r w:rsidR="00994A53">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994A53">
        <w:instrText xml:space="preserve"> ADDIN EN.CITE </w:instrText>
      </w:r>
      <w:r w:rsidR="00994A53">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994A53">
        <w:instrText xml:space="preserve"> ADDIN EN.CITE.DATA </w:instrText>
      </w:r>
      <w:r w:rsidR="00994A53">
        <w:fldChar w:fldCharType="end"/>
      </w:r>
      <w:r w:rsidR="00994A53">
        <w:fldChar w:fldCharType="separate"/>
      </w:r>
      <w:r w:rsidR="00994A53">
        <w:rPr>
          <w:noProof/>
        </w:rPr>
        <w:t>(Valentine et al., 1998)</w:t>
      </w:r>
      <w:r w:rsidR="00994A53">
        <w:fldChar w:fldCharType="end"/>
      </w:r>
      <w:r w:rsidR="00BA7BC7">
        <w:t xml:space="preserve">. Through the cooperative action of these factors, Groucho is recruited to establish repression. </w:t>
      </w:r>
      <w:proofErr w:type="spellStart"/>
      <w:r w:rsidR="00BA7BC7">
        <w:t>ChIP-seq</w:t>
      </w:r>
      <w:proofErr w:type="spellEnd"/>
      <w:r w:rsidR="00BA7BC7">
        <w:t xml:space="preserve"> data confirms that </w:t>
      </w:r>
      <w:proofErr w:type="spellStart"/>
      <w:r w:rsidR="00BA7BC7">
        <w:t>Gro</w:t>
      </w:r>
      <w:proofErr w:type="spellEnd"/>
      <w:r w:rsidR="00BA7BC7">
        <w:t xml:space="preserve"> localizes </w:t>
      </w:r>
      <w:proofErr w:type="gramStart"/>
      <w:r w:rsidR="00BA7BC7">
        <w:t xml:space="preserve">the </w:t>
      </w:r>
      <w:proofErr w:type="spellStart"/>
      <w:r w:rsidR="00BA7BC7">
        <w:t>the</w:t>
      </w:r>
      <w:proofErr w:type="spellEnd"/>
      <w:proofErr w:type="gramEnd"/>
      <w:r w:rsidR="00BA7BC7">
        <w:t xml:space="preserve"> VRR, however </w:t>
      </w:r>
      <w:proofErr w:type="spellStart"/>
      <w:r w:rsidR="00BA7BC7">
        <w:t>Gro</w:t>
      </w:r>
      <w:proofErr w:type="spellEnd"/>
      <w:r w:rsidR="00BA7BC7">
        <w:t xml:space="preserve"> density is comparatively weak</w:t>
      </w:r>
      <w:r w:rsidR="00704DC2">
        <w:t xml:space="preserve"> within the VRR region (Fig. 2-6</w:t>
      </w:r>
      <w:r w:rsidR="00391BC9">
        <w:t>A</w:t>
      </w:r>
      <w:r w:rsidR="00BA7BC7">
        <w:t xml:space="preserve">). Stronger </w:t>
      </w:r>
      <w:proofErr w:type="spellStart"/>
      <w:r w:rsidR="00BA7BC7">
        <w:t>Gro</w:t>
      </w:r>
      <w:proofErr w:type="spellEnd"/>
      <w:r w:rsidR="00BA7BC7">
        <w:t xml:space="preserve"> signal is seen both directly upstream of the VRR (compared to </w:t>
      </w:r>
      <w:proofErr w:type="spellStart"/>
      <w:r w:rsidR="00BA7BC7">
        <w:rPr>
          <w:i/>
        </w:rPr>
        <w:t>zen</w:t>
      </w:r>
      <w:proofErr w:type="spellEnd"/>
      <w:r w:rsidR="00BA7BC7">
        <w:t xml:space="preserve">), as well as downstream. This downstream region overlaps the TSS of </w:t>
      </w:r>
      <w:proofErr w:type="spellStart"/>
      <w:proofErr w:type="gramStart"/>
      <w:r w:rsidR="00BA7BC7">
        <w:rPr>
          <w:i/>
        </w:rPr>
        <w:t>zen</w:t>
      </w:r>
      <w:proofErr w:type="spellEnd"/>
      <w:proofErr w:type="gramEnd"/>
      <w:r w:rsidR="00BA7BC7">
        <w:rPr>
          <w:i/>
        </w:rPr>
        <w:t xml:space="preserve"> </w:t>
      </w:r>
      <w:r w:rsidR="00BA7BC7">
        <w:t xml:space="preserve">and extends an additional 700 </w:t>
      </w:r>
      <w:proofErr w:type="spellStart"/>
      <w:r w:rsidR="00BA7BC7">
        <w:t>bp</w:t>
      </w:r>
      <w:proofErr w:type="spellEnd"/>
      <w:r w:rsidR="00BA7BC7">
        <w:t xml:space="preserve"> upstream of the gene. </w:t>
      </w:r>
      <w:r w:rsidR="005242B2">
        <w:t>Following</w:t>
      </w:r>
      <w:r w:rsidR="00BA7BC7">
        <w:t xml:space="preserve"> the 1.5 – 4 </w:t>
      </w:r>
      <w:r w:rsidR="005242B2">
        <w:t xml:space="preserve">hour </w:t>
      </w:r>
      <w:r w:rsidR="0093515F">
        <w:t>timespan</w:t>
      </w:r>
      <w:r w:rsidR="00BA7BC7">
        <w:t xml:space="preserve">, Groucho recruitment to the </w:t>
      </w:r>
      <w:proofErr w:type="spellStart"/>
      <w:proofErr w:type="gramStart"/>
      <w:r w:rsidR="00BA7BC7">
        <w:rPr>
          <w:i/>
        </w:rPr>
        <w:t>zen</w:t>
      </w:r>
      <w:proofErr w:type="spellEnd"/>
      <w:proofErr w:type="gramEnd"/>
      <w:r w:rsidR="00BA7BC7">
        <w:t xml:space="preserve"> locus shifts to a pair of peaks centered approximately 500 </w:t>
      </w:r>
      <w:proofErr w:type="spellStart"/>
      <w:r w:rsidR="00BA7BC7">
        <w:t>bp</w:t>
      </w:r>
      <w:proofErr w:type="spellEnd"/>
      <w:r w:rsidR="00BA7BC7">
        <w:t xml:space="preserve"> downstream of </w:t>
      </w:r>
      <w:proofErr w:type="spellStart"/>
      <w:r w:rsidR="00BA7BC7">
        <w:rPr>
          <w:i/>
        </w:rPr>
        <w:t>zen</w:t>
      </w:r>
      <w:proofErr w:type="spellEnd"/>
      <w:r w:rsidR="00BA7BC7">
        <w:t xml:space="preserve">, and all upstream binding is lost. As no </w:t>
      </w:r>
      <w:proofErr w:type="spellStart"/>
      <w:proofErr w:type="gramStart"/>
      <w:r w:rsidR="00BA7BC7">
        <w:rPr>
          <w:i/>
        </w:rPr>
        <w:t>zen</w:t>
      </w:r>
      <w:proofErr w:type="spellEnd"/>
      <w:proofErr w:type="gramEnd"/>
      <w:r w:rsidR="00BA7BC7">
        <w:t xml:space="preserve"> regulatory regions have been characterized 3’ of the gene, it is now known if these regions represent actively repressive Groucho. </w:t>
      </w:r>
      <w:r w:rsidR="0093515F">
        <w:t>Though the mechanism has not been extensively documented</w:t>
      </w:r>
      <w:r w:rsidR="00BA7BC7">
        <w:t xml:space="preserve">, </w:t>
      </w:r>
      <w:proofErr w:type="spellStart"/>
      <w:proofErr w:type="gramStart"/>
      <w:r w:rsidR="00BA7BC7">
        <w:rPr>
          <w:i/>
        </w:rPr>
        <w:t>zen</w:t>
      </w:r>
      <w:proofErr w:type="spellEnd"/>
      <w:proofErr w:type="gramEnd"/>
      <w:r w:rsidR="00BA7BC7">
        <w:rPr>
          <w:i/>
        </w:rPr>
        <w:t xml:space="preserve"> </w:t>
      </w:r>
      <w:r w:rsidR="002E3A14">
        <w:t>expression contracts in stage 5 (</w:t>
      </w:r>
      <w:r w:rsidR="00391BC9">
        <w:t xml:space="preserve">2 – 3 </w:t>
      </w:r>
      <w:proofErr w:type="spellStart"/>
      <w:r w:rsidR="00391BC9">
        <w:t>hr</w:t>
      </w:r>
      <w:proofErr w:type="spellEnd"/>
      <w:r w:rsidR="00391BC9">
        <w:t>) embryos, and becomes permanently repressed afterwards.</w:t>
      </w:r>
      <w:r w:rsidR="00CD348D">
        <w:t xml:space="preserve"> Overall, </w:t>
      </w:r>
      <w:proofErr w:type="spellStart"/>
      <w:r w:rsidR="00CD348D">
        <w:t>Gro</w:t>
      </w:r>
      <w:proofErr w:type="spellEnd"/>
      <w:r w:rsidR="00CD348D">
        <w:t xml:space="preserve"> binding </w:t>
      </w:r>
      <w:r w:rsidR="00224435">
        <w:t xml:space="preserve">at the </w:t>
      </w:r>
      <w:proofErr w:type="spellStart"/>
      <w:proofErr w:type="gramStart"/>
      <w:r w:rsidR="00224435">
        <w:rPr>
          <w:i/>
        </w:rPr>
        <w:t>zen</w:t>
      </w:r>
      <w:proofErr w:type="spellEnd"/>
      <w:proofErr w:type="gramEnd"/>
      <w:r w:rsidR="00224435">
        <w:rPr>
          <w:i/>
        </w:rPr>
        <w:t xml:space="preserve"> </w:t>
      </w:r>
      <w:r w:rsidR="00224435">
        <w:t xml:space="preserve">locus confirms that </w:t>
      </w:r>
      <w:proofErr w:type="spellStart"/>
      <w:r w:rsidR="00224435">
        <w:t>Gro</w:t>
      </w:r>
      <w:proofErr w:type="spellEnd"/>
      <w:r w:rsidR="00224435">
        <w:t xml:space="preserve"> is recruited specifically to the VRR, as previously described, but does not remain confined to this position. This </w:t>
      </w:r>
      <w:proofErr w:type="spellStart"/>
      <w:r w:rsidR="00224435">
        <w:t>Gro</w:t>
      </w:r>
      <w:proofErr w:type="spellEnd"/>
      <w:r w:rsidR="00224435">
        <w:t xml:space="preserve">-associated region then appears to associate directly with the TSS of </w:t>
      </w:r>
      <w:proofErr w:type="spellStart"/>
      <w:proofErr w:type="gramStart"/>
      <w:r w:rsidR="00224435">
        <w:t>zen</w:t>
      </w:r>
      <w:proofErr w:type="spellEnd"/>
      <w:proofErr w:type="gramEnd"/>
      <w:r w:rsidR="00224435">
        <w:t xml:space="preserve">, as well as several hundred bases upstream. It is unlikely </w:t>
      </w:r>
      <w:proofErr w:type="spellStart"/>
      <w:r w:rsidR="00224435">
        <w:t>Gro</w:t>
      </w:r>
      <w:proofErr w:type="spellEnd"/>
      <w:r w:rsidR="00224435">
        <w:t xml:space="preserve"> is directly recruited adjacent to the TSS, as this region is not sufficient for </w:t>
      </w:r>
      <w:proofErr w:type="spellStart"/>
      <w:r w:rsidR="00224435">
        <w:t>Gro</w:t>
      </w:r>
      <w:proofErr w:type="spellEnd"/>
      <w:r w:rsidR="00224435">
        <w:t>-mediated repression.</w:t>
      </w:r>
    </w:p>
    <w:p w14:paraId="717110CB" w14:textId="53EC81C5" w:rsidR="00810B6C" w:rsidRDefault="00391BC9" w:rsidP="00391BC9">
      <w:pPr>
        <w:spacing w:line="480" w:lineRule="auto"/>
      </w:pPr>
      <w:r>
        <w:tab/>
      </w:r>
      <w:r w:rsidR="00AF4F59">
        <w:t xml:space="preserve">Additionally, </w:t>
      </w:r>
      <w:r>
        <w:t xml:space="preserve">Dorsal </w:t>
      </w:r>
      <w:r w:rsidR="00BE0C0F">
        <w:t xml:space="preserve">is </w:t>
      </w:r>
      <w:r>
        <w:t>responsible for ventral repre</w:t>
      </w:r>
      <w:r w:rsidR="00AF4F59">
        <w:t>ssion of</w:t>
      </w:r>
      <w:r>
        <w:t xml:space="preserve"> </w:t>
      </w:r>
      <w:proofErr w:type="spellStart"/>
      <w:r>
        <w:t>decapentaplegic</w:t>
      </w:r>
      <w:proofErr w:type="spellEnd"/>
      <w:r>
        <w:t xml:space="preserve"> (</w:t>
      </w:r>
      <w:proofErr w:type="spellStart"/>
      <w:r>
        <w:t>dpp</w:t>
      </w:r>
      <w:proofErr w:type="spellEnd"/>
      <w:r>
        <w:t>) i</w:t>
      </w:r>
      <w:r w:rsidR="00BE0C0F">
        <w:t>n early embryos</w:t>
      </w:r>
      <w:r w:rsidR="00AF4F59">
        <w:t xml:space="preserve"> (1.5 – 2 hours post fertilization) through the recruitment of Gro. Loss of </w:t>
      </w:r>
      <w:proofErr w:type="spellStart"/>
      <w:r w:rsidR="00AF4F59">
        <w:t>Gro</w:t>
      </w:r>
      <w:proofErr w:type="spellEnd"/>
      <w:r w:rsidR="00AF4F59">
        <w:t xml:space="preserve"> activity at this stage results in complete </w:t>
      </w:r>
      <w:proofErr w:type="spellStart"/>
      <w:r w:rsidR="00AF4F59">
        <w:t>derepression</w:t>
      </w:r>
      <w:proofErr w:type="spellEnd"/>
      <w:r w:rsidR="00AF4F59">
        <w:t xml:space="preserve"> of </w:t>
      </w:r>
      <w:proofErr w:type="spellStart"/>
      <w:r w:rsidR="00AF4F59">
        <w:rPr>
          <w:i/>
        </w:rPr>
        <w:t>dpp</w:t>
      </w:r>
      <w:proofErr w:type="spellEnd"/>
      <w:r w:rsidR="00AF4F59">
        <w:rPr>
          <w:i/>
        </w:rPr>
        <w:t xml:space="preserve"> </w:t>
      </w:r>
      <w:r w:rsidR="00AF4F59">
        <w:t xml:space="preserve">in ventral regions of the embryo </w:t>
      </w:r>
      <w:r w:rsidR="00994A53">
        <w:fldChar w:fldCharType="begin"/>
      </w:r>
      <w:r w:rsidR="00994A53">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994A53">
        <w:fldChar w:fldCharType="separate"/>
      </w:r>
      <w:r w:rsidR="00994A53">
        <w:rPr>
          <w:noProof/>
        </w:rPr>
        <w:t>(Dubnicoff et al., 1997)</w:t>
      </w:r>
      <w:r w:rsidR="00994A53">
        <w:fldChar w:fldCharType="end"/>
      </w:r>
      <w:r w:rsidR="00AF4F59">
        <w:t>.</w:t>
      </w:r>
      <w:r w:rsidR="00974E74">
        <w:t xml:space="preserve"> Dorsal binding sites </w:t>
      </w:r>
      <w:r w:rsidR="00C4678B">
        <w:t xml:space="preserve">necessary for restriction of </w:t>
      </w:r>
      <w:proofErr w:type="spellStart"/>
      <w:r w:rsidR="00C4678B">
        <w:rPr>
          <w:i/>
        </w:rPr>
        <w:t>dpp</w:t>
      </w:r>
      <w:proofErr w:type="spellEnd"/>
      <w:r w:rsidR="00C4678B">
        <w:rPr>
          <w:i/>
        </w:rPr>
        <w:t xml:space="preserve"> </w:t>
      </w:r>
      <w:r w:rsidR="00C4678B">
        <w:t xml:space="preserve">expression to the dorsal portion of the embryo </w:t>
      </w:r>
      <w:r w:rsidR="00224435">
        <w:t>have been</w:t>
      </w:r>
      <w:r w:rsidR="00C4678B">
        <w:t xml:space="preserve"> mapped to the second intron </w:t>
      </w:r>
      <w:r w:rsidR="00994A53">
        <w:fldChar w:fldCharType="begin">
          <w:fldData xml:space="preserve">PEVuZE5vdGU+PENpdGU+PEF1dGhvcj5IdWFuZzwvQXV0aG9yPjxZZWFyPjE5OTM8L1llYXI+PFJl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</w:fldData>
        </w:fldChar>
      </w:r>
      <w:r w:rsidR="00994A53">
        <w:instrText xml:space="preserve"> ADDIN EN.CITE </w:instrText>
      </w:r>
      <w:r w:rsidR="00994A53">
        <w:fldChar w:fldCharType="begin">
          <w:fldData xml:space="preserve">PEVuZE5vdGU+PENpdGU+PEF1dGhvcj5IdWFuZzwvQXV0aG9yPjxZZWFyPjE5OTM8L1llYXI+PFJl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</w:fldData>
        </w:fldChar>
      </w:r>
      <w:r w:rsidR="00994A53">
        <w:instrText xml:space="preserve"> ADDIN EN.CITE.DATA </w:instrText>
      </w:r>
      <w:r w:rsidR="00994A53">
        <w:fldChar w:fldCharType="end"/>
      </w:r>
      <w:r w:rsidR="00994A53">
        <w:fldChar w:fldCharType="separate"/>
      </w:r>
      <w:r w:rsidR="00994A53">
        <w:rPr>
          <w:noProof/>
        </w:rPr>
        <w:t>(Huang et al., 1993)</w:t>
      </w:r>
      <w:r w:rsidR="00994A53">
        <w:fldChar w:fldCharType="end"/>
      </w:r>
      <w:r w:rsidR="00C4678B">
        <w:t xml:space="preserve">. Our </w:t>
      </w:r>
      <w:proofErr w:type="spellStart"/>
      <w:r w:rsidR="00C4678B">
        <w:t>ChIP-seq</w:t>
      </w:r>
      <w:proofErr w:type="spellEnd"/>
      <w:r w:rsidR="00C4678B">
        <w:t xml:space="preserve"> data confirms extensive </w:t>
      </w:r>
      <w:proofErr w:type="spellStart"/>
      <w:r w:rsidR="00C4678B">
        <w:t>Gro</w:t>
      </w:r>
      <w:proofErr w:type="spellEnd"/>
      <w:r w:rsidR="00C4678B">
        <w:t xml:space="preserve"> rec</w:t>
      </w:r>
      <w:r w:rsidR="00704DC2">
        <w:t>ruitment to this site (Fig. 2-6</w:t>
      </w:r>
      <w:r w:rsidR="00C4678B">
        <w:t xml:space="preserve">B), indicating also that Groucho is lost from this locus at later </w:t>
      </w:r>
      <w:proofErr w:type="spellStart"/>
      <w:r w:rsidR="00C4678B">
        <w:t>timepoints</w:t>
      </w:r>
      <w:proofErr w:type="spellEnd"/>
      <w:r w:rsidR="00C4678B">
        <w:t xml:space="preserve">, consistent with the finding that in later embryonic development multiple elements upstream of </w:t>
      </w:r>
      <w:proofErr w:type="spellStart"/>
      <w:r w:rsidR="00C4678B">
        <w:rPr>
          <w:i/>
        </w:rPr>
        <w:t>dpp</w:t>
      </w:r>
      <w:proofErr w:type="spellEnd"/>
      <w:r w:rsidR="00C4678B">
        <w:t xml:space="preserve"> confine its expression into multiple lateral stripes along the extending germ band </w:t>
      </w:r>
      <w:r w:rsidR="00994A53">
        <w:fldChar w:fldCharType="begin"/>
      </w:r>
      <w:r w:rsidR="00994A53">
        <w:instrText xml:space="preserve"> ADDIN EN.CITE &lt;EndNote&gt;&lt;Cite&gt;&lt;Author&gt;Schwyter&lt;/Author&gt;&lt;Year&gt;1995&lt;/Year&gt;&lt;RecNum&gt;3038&lt;/RecNum&gt;&lt;DisplayText&gt;(Schwyter et al., 1995)&lt;/DisplayText&gt;&lt;record&gt;&lt;rec-number&gt;3038&lt;/rec-number&gt;&lt;foreign-keys&gt;&lt;key app="EN" db-id="txpdr0vslpwzage5afxvdv2xds5vfp9zsafw" timestamp="1439941152"&gt;3038&lt;/key&gt;&lt;/foreign-keys&gt;&lt;ref-type name="Journal Article"&gt;17&lt;/ref-type&gt;&lt;contributors&gt;&lt;authors&gt;&lt;author&gt;Schwyter, D. H.&lt;/author&gt;&lt;author&gt;Huang, J. D.&lt;/author&gt;&lt;author&gt;Dubnicoff, T.&lt;/author&gt;&lt;author&gt;Courey, A. J.&lt;/author&gt;&lt;/authors&gt;&lt;/contributors&gt;&lt;auth-address&gt;Department of Chemistry and Biochemistry, University of California, Los Angeles 90095-1569, USA.&lt;/auth-address&gt;&lt;titles&gt;&lt;title&gt;The decapentaplegic core promoter region plays an integral role in the spatial control of transcription&lt;/title&gt;&lt;secondary-title&gt;Mol Cell Biol&lt;/secondary-title&gt;&lt;/titles&gt;&lt;periodical&gt;&lt;full-title&gt;Mol Cell Biol&lt;/full-title&gt;&lt;/periodical&gt;&lt;pages&gt;3960-8&lt;/pages&gt;&lt;volume&gt;15&lt;/volume&gt;&lt;number&gt;7&lt;/number&gt;&lt;keywords&gt;&lt;keyword&gt;Animals&lt;/keyword&gt;&lt;keyword&gt;Base Sequence&lt;/keyword&gt;&lt;keyword&gt;Blastoderm&lt;/keyword&gt;&lt;keyword&gt;DNA Mutational Analysis&lt;/keyword&gt;&lt;keyword&gt;DNA-Binding Proteins/metabolism&lt;/keyword&gt;&lt;keyword&gt;Drosophila/embryology/*genetics&lt;/keyword&gt;&lt;keyword&gt;*Drosophila Proteins&lt;/keyword&gt;&lt;keyword&gt;Embryonic Induction&lt;/keyword&gt;&lt;keyword&gt;Enhancer Elements, Genetic/genetics&lt;/keyword&gt;&lt;keyword&gt;*Gene Expression Regulation&lt;/keyword&gt;&lt;keyword&gt;Insect Hormones/*genetics&lt;/keyword&gt;&lt;keyword&gt;Molecular Sequence Data&lt;/keyword&gt;&lt;keyword&gt;Promoter Regions, Genetic/*genetics&lt;/keyword&gt;&lt;keyword&gt;Protein Binding&lt;/keyword&gt;&lt;keyword&gt;Sequence Deletion&lt;/keyword&gt;&lt;keyword&gt;Transcription Factors/metabolism&lt;/keyword&gt;&lt;keyword&gt;*Transcription, Genetic&lt;/keyword&gt;&lt;/keywords&gt;&lt;dates&gt;&lt;year&gt;1995&lt;/year&gt;&lt;pub-dates&gt;&lt;date&gt;Jul&lt;/date&gt;&lt;/pub-dates&gt;&lt;/dates&gt;&lt;isbn&gt;0270-7306 (Print)&amp;#xD;0270-7306 (Linking)&lt;/isbn&gt;&lt;accession-num&gt;7791801&lt;/accession-num&gt;&lt;urls&gt;&lt;related-urls&gt;&lt;url&gt;http://www.ncbi.nlm.nih.gov/pubmed/7791801&lt;/url&gt;&lt;/related-urls&gt;&lt;/urls&gt;&lt;custom2&gt;230635&lt;/custom2&gt;&lt;/record&gt;&lt;/Cite&gt;&lt;/EndNote&gt;</w:instrText>
      </w:r>
      <w:r w:rsidR="00994A53">
        <w:fldChar w:fldCharType="separate"/>
      </w:r>
      <w:r w:rsidR="00994A53">
        <w:rPr>
          <w:noProof/>
        </w:rPr>
        <w:t>(Schwyter et al., 1995)</w:t>
      </w:r>
      <w:r w:rsidR="00994A53">
        <w:fldChar w:fldCharType="end"/>
      </w:r>
      <w:r w:rsidR="00C4678B">
        <w:t xml:space="preserve">. Extensive binding of </w:t>
      </w:r>
      <w:proofErr w:type="spellStart"/>
      <w:r w:rsidR="00C4678B">
        <w:t>Gro</w:t>
      </w:r>
      <w:proofErr w:type="spellEnd"/>
      <w:r w:rsidR="00C4678B">
        <w:t xml:space="preserve"> within these regions suggests that it also </w:t>
      </w:r>
      <w:r w:rsidR="00224435">
        <w:t>potentially has</w:t>
      </w:r>
      <w:r w:rsidR="00C4678B">
        <w:t xml:space="preserve"> a role in </w:t>
      </w:r>
      <w:proofErr w:type="spellStart"/>
      <w:r w:rsidR="00C4678B">
        <w:rPr>
          <w:i/>
        </w:rPr>
        <w:t>dpp</w:t>
      </w:r>
      <w:proofErr w:type="spellEnd"/>
      <w:r w:rsidR="00C4678B">
        <w:t xml:space="preserve"> expression resulting from these elements. Additionally, </w:t>
      </w:r>
      <w:proofErr w:type="spellStart"/>
      <w:r w:rsidR="00C4678B">
        <w:rPr>
          <w:i/>
        </w:rPr>
        <w:t>dpp</w:t>
      </w:r>
      <w:proofErr w:type="spellEnd"/>
      <w:r w:rsidR="00C4678B">
        <w:rPr>
          <w:i/>
        </w:rPr>
        <w:t xml:space="preserve"> </w:t>
      </w:r>
      <w:r w:rsidR="00C4678B">
        <w:t>plays a crucial role in anterior-posterio</w:t>
      </w:r>
      <w:r w:rsidR="00224435">
        <w:t>r</w:t>
      </w:r>
      <w:r w:rsidR="00C4678B">
        <w:t xml:space="preserve"> patterning of limb </w:t>
      </w:r>
      <w:proofErr w:type="spellStart"/>
      <w:r w:rsidR="00C4678B">
        <w:t>imaginal</w:t>
      </w:r>
      <w:proofErr w:type="spellEnd"/>
      <w:r w:rsidR="00C4678B">
        <w:t xml:space="preserve"> discs </w:t>
      </w:r>
      <w:r w:rsidR="00224435">
        <w:t>during later developmental stages</w:t>
      </w:r>
      <w:r w:rsidR="00F6363E">
        <w:t xml:space="preserve"> </w:t>
      </w:r>
      <w:r w:rsidR="00994A53">
        <w:fldChar w:fldCharType="begin"/>
      </w:r>
      <w:r w:rsidR="00994A53">
        <w:instrText xml:space="preserve"> ADDIN EN.CITE &lt;EndNote&gt;&lt;Cite&gt;&lt;Author&gt;Spencer&lt;/Author&gt;&lt;Year&gt;1982&lt;/Year&gt;&lt;RecNum&gt;3039&lt;/RecNum&gt;&lt;DisplayText&gt;(Spencer et al., 1982)&lt;/DisplayText&gt;&lt;record&gt;&lt;rec-number&gt;3039&lt;/rec-number&gt;&lt;foreign-keys&gt;&lt;key app="EN" db-id="txpdr0vslpwzage5afxvdv2xds5vfp9zsafw" timestamp="1439941484"&gt;3039&lt;/key&gt;&lt;/foreign-keys&gt;&lt;ref-type name="Journal Article"&gt;17&lt;/ref-type&gt;&lt;contributors&gt;&lt;authors&gt;&lt;author&gt;Spencer, F. A.&lt;/author&gt;&lt;author&gt;Hoffmann, F. M.&lt;/author&gt;&lt;author&gt;Gelbart, W. M.&lt;/author&gt;&lt;/authors&gt;&lt;/contributors&gt;&lt;titles&gt;&lt;title&gt;Decapentaplegic: a gene complex affecting morphogenesis in Drosophila melanogaster&lt;/title&gt;&lt;secondary-title&gt;Cell&lt;/secondary-title&gt;&lt;/titles&gt;&lt;periodical&gt;&lt;full-title&gt;Cell&lt;/full-title&gt;&lt;/periodical&gt;&lt;pages&gt;451-61&lt;/pages&gt;&lt;volume&gt;28&lt;/volume&gt;&lt;number&gt;3&lt;/number&gt;&lt;keywords&gt;&lt;keyword&gt;Alleles&lt;/keyword&gt;&lt;keyword&gt;Animals&lt;/keyword&gt;&lt;keyword&gt;Chromosome Mapping&lt;/keyword&gt;&lt;keyword&gt;Drosophila melanogaster/embryology/*genetics&lt;/keyword&gt;&lt;keyword&gt;Ethyl Methanesulfonate/pharmacology&lt;/keyword&gt;&lt;keyword&gt;Female&lt;/keyword&gt;&lt;keyword&gt;Male&lt;/keyword&gt;&lt;keyword&gt;*Morphogenesis&lt;/keyword&gt;&lt;keyword&gt;Mutagens&lt;/keyword&gt;&lt;keyword&gt;Mutation&lt;/keyword&gt;&lt;keyword&gt;Phenotype&lt;/keyword&gt;&lt;keyword&gt;Wing/embryology&lt;/keyword&gt;&lt;/keywords&gt;&lt;dates&gt;&lt;year&gt;1982&lt;/year&gt;&lt;pub-dates&gt;&lt;date&gt;Mar&lt;/date&gt;&lt;/pub-dates&gt;&lt;/dates&gt;&lt;isbn&gt;0092-8674 (Print)&amp;#xD;0092-8674 (Linking)&lt;/isbn&gt;&lt;accession-num&gt;6804094&lt;/accession-num&gt;&lt;urls&gt;&lt;related-urls&gt;&lt;url&gt;http://www.ncbi.nlm.nih.gov/pubmed/6804094&lt;/url&gt;&lt;/related-urls&gt;&lt;/urls&gt;&lt;/record&gt;&lt;/Cite&gt;&lt;/EndNote&gt;</w:instrText>
      </w:r>
      <w:r w:rsidR="00994A53">
        <w:fldChar w:fldCharType="separate"/>
      </w:r>
      <w:r w:rsidR="00994A53">
        <w:rPr>
          <w:noProof/>
        </w:rPr>
        <w:t>(Spencer et al., 1982)</w:t>
      </w:r>
      <w:r w:rsidR="00994A53">
        <w:fldChar w:fldCharType="end"/>
      </w:r>
      <w:r w:rsidR="00F6363E">
        <w:t xml:space="preserve">. </w:t>
      </w:r>
      <w:proofErr w:type="gramStart"/>
      <w:r w:rsidR="00F6363E">
        <w:t xml:space="preserve">Expression of </w:t>
      </w:r>
      <w:proofErr w:type="spellStart"/>
      <w:r w:rsidR="00F6363E">
        <w:rPr>
          <w:i/>
        </w:rPr>
        <w:t>dpp</w:t>
      </w:r>
      <w:proofErr w:type="spellEnd"/>
      <w:r w:rsidR="00F6363E">
        <w:t xml:space="preserve"> in </w:t>
      </w:r>
      <w:proofErr w:type="spellStart"/>
      <w:r w:rsidR="00F6363E">
        <w:t>imaginal</w:t>
      </w:r>
      <w:proofErr w:type="spellEnd"/>
      <w:r w:rsidR="00F6363E">
        <w:t xml:space="preserve"> discs is controlled by an extensive 3’ </w:t>
      </w:r>
      <w:proofErr w:type="spellStart"/>
      <w:r w:rsidR="00F6363E">
        <w:t>cis</w:t>
      </w:r>
      <w:proofErr w:type="spellEnd"/>
      <w:r w:rsidR="00F6363E">
        <w:t>-regulatory region containing multiple Pangolin/TCF and Brinker binding sites</w:t>
      </w:r>
      <w:proofErr w:type="gramEnd"/>
      <w:r w:rsidR="007B0590">
        <w:t xml:space="preserve"> </w:t>
      </w:r>
      <w:r w:rsidR="00994A53">
        <w:fldChar w:fldCharType="begin">
          <w:fldData xml:space="preserve">PEVuZE5vdGU+PENpdGU+PEF1dGhvcj5CbGFja21hbjwvQXV0aG9yPjxZZWFyPjE5OTE8L1llYXI+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</w:fldData>
        </w:fldChar>
      </w:r>
      <w:r w:rsidR="00994A53">
        <w:instrText xml:space="preserve"> ADDIN EN.CITE </w:instrText>
      </w:r>
      <w:r w:rsidR="00994A53">
        <w:fldChar w:fldCharType="begin">
          <w:fldData xml:space="preserve">PEVuZE5vdGU+PENpdGU+PEF1dGhvcj5CbGFja21hbjwvQXV0aG9yPjxZZWFyPjE5OTE8L1llYXI+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</w:fldData>
        </w:fldChar>
      </w:r>
      <w:r w:rsidR="00994A53">
        <w:instrText xml:space="preserve"> ADDIN EN.CITE.DATA </w:instrText>
      </w:r>
      <w:r w:rsidR="00994A53">
        <w:fldChar w:fldCharType="end"/>
      </w:r>
      <w:r w:rsidR="00994A53">
        <w:fldChar w:fldCharType="separate"/>
      </w:r>
      <w:r w:rsidR="00994A53">
        <w:rPr>
          <w:noProof/>
        </w:rPr>
        <w:t>(Blackman et al., 1991; Theisen et al., 2007)</w:t>
      </w:r>
      <w:r w:rsidR="00994A53">
        <w:fldChar w:fldCharType="end"/>
      </w:r>
      <w:r w:rsidR="00F6363E">
        <w:t xml:space="preserve">. </w:t>
      </w:r>
      <w:r w:rsidR="007B0590">
        <w:t xml:space="preserve"> While this enhancer region is not known to </w:t>
      </w:r>
      <w:r w:rsidR="00224435">
        <w:t xml:space="preserve">participate </w:t>
      </w:r>
      <w:r w:rsidR="007B0590">
        <w:t xml:space="preserve">in </w:t>
      </w:r>
      <w:proofErr w:type="spellStart"/>
      <w:r w:rsidR="007B0590">
        <w:rPr>
          <w:i/>
        </w:rPr>
        <w:t>dpp</w:t>
      </w:r>
      <w:proofErr w:type="spellEnd"/>
      <w:r w:rsidR="007B0590">
        <w:rPr>
          <w:i/>
        </w:rPr>
        <w:t xml:space="preserve"> </w:t>
      </w:r>
      <w:r w:rsidR="007B0590">
        <w:t xml:space="preserve">expression during embryogenesis, Groucho does bind both immediately downstream of </w:t>
      </w:r>
      <w:proofErr w:type="spellStart"/>
      <w:r w:rsidR="007B0590">
        <w:rPr>
          <w:i/>
        </w:rPr>
        <w:t>dpp</w:t>
      </w:r>
      <w:proofErr w:type="spellEnd"/>
      <w:r w:rsidR="007B0590">
        <w:t xml:space="preserve"> and </w:t>
      </w:r>
      <w:r w:rsidR="00224435">
        <w:t>overlapping</w:t>
      </w:r>
      <w:r w:rsidR="007B0590">
        <w:t xml:space="preserve"> the second of three </w:t>
      </w:r>
      <w:r w:rsidR="00224435">
        <w:t xml:space="preserve">spaced </w:t>
      </w:r>
      <w:r w:rsidR="007B0590">
        <w:t>Pangolin binding sites between 4 to 9 hours of development</w:t>
      </w:r>
      <w:r w:rsidR="00AD14A9">
        <w:t>, indicating that these sites may potentially play a role earlier in development than previously hypothesized</w:t>
      </w:r>
      <w:r w:rsidR="007B0590">
        <w:t>.</w:t>
      </w:r>
    </w:p>
    <w:p w14:paraId="54656F6A" w14:textId="4A14C406" w:rsidR="00391BC9" w:rsidRDefault="00810B6C" w:rsidP="00391BC9">
      <w:pPr>
        <w:spacing w:line="480" w:lineRule="auto"/>
      </w:pPr>
      <w:r>
        <w:tab/>
      </w:r>
      <w:r w:rsidR="00094D56">
        <w:t xml:space="preserve">Dorsal is also necessary for the ventral activation of a number of genes, a process that </w:t>
      </w:r>
      <w:r w:rsidR="0061663A">
        <w:t xml:space="preserve">is thought to be Groucho-independent. These </w:t>
      </w:r>
      <w:proofErr w:type="gramStart"/>
      <w:r w:rsidR="0061663A">
        <w:t>ventrally-activated</w:t>
      </w:r>
      <w:proofErr w:type="gramEnd"/>
      <w:r w:rsidR="0061663A">
        <w:t xml:space="preserve"> genes include rhomboid (rho), single-minded (</w:t>
      </w:r>
      <w:proofErr w:type="spellStart"/>
      <w:r w:rsidR="0061663A">
        <w:t>sim</w:t>
      </w:r>
      <w:proofErr w:type="spellEnd"/>
      <w:r w:rsidR="0061663A">
        <w:t>), and short gastrulation (</w:t>
      </w:r>
      <w:proofErr w:type="spellStart"/>
      <w:r w:rsidR="0061663A">
        <w:t>sog</w:t>
      </w:r>
      <w:proofErr w:type="spellEnd"/>
      <w:r w:rsidR="0061663A">
        <w:t xml:space="preserve">) </w:t>
      </w:r>
      <w:r w:rsidR="00994A53">
        <w:fldChar w:fldCharType="begin">
          <w:fldData xml:space="preserve">PEVuZE5vdGU+PENpdGU+PEF1dGhvcj5JcDwvQXV0aG9yPjxZZWFyPjE5OTI8L1llYXI+PFJlY051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==
</w:fldData>
        </w:fldChar>
      </w:r>
      <w:r w:rsidR="00994A53">
        <w:instrText xml:space="preserve"> ADDIN EN.CITE </w:instrText>
      </w:r>
      <w:r w:rsidR="00994A53">
        <w:fldChar w:fldCharType="begin">
          <w:fldData xml:space="preserve">PEVuZE5vdGU+PENpdGU+PEF1dGhvcj5JcDwvQXV0aG9yPjxZZWFyPjE5OTI8L1llYXI+PFJlY051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==
</w:fldData>
        </w:fldChar>
      </w:r>
      <w:r w:rsidR="00994A53">
        <w:instrText xml:space="preserve"> ADDIN EN.CITE.DATA </w:instrText>
      </w:r>
      <w:r w:rsidR="00994A53">
        <w:fldChar w:fldCharType="end"/>
      </w:r>
      <w:r w:rsidR="00994A53">
        <w:fldChar w:fldCharType="separate"/>
      </w:r>
      <w:r w:rsidR="00994A53">
        <w:rPr>
          <w:noProof/>
        </w:rPr>
        <w:t>(Gonzalez-Crespo and Levine, 1993; Ip et al., 1992)</w:t>
      </w:r>
      <w:r w:rsidR="00994A53">
        <w:fldChar w:fldCharType="end"/>
      </w:r>
      <w:r w:rsidR="0061663A">
        <w:t xml:space="preserve">. Loss of </w:t>
      </w:r>
      <w:proofErr w:type="spellStart"/>
      <w:r w:rsidR="0061663A">
        <w:t>Gro</w:t>
      </w:r>
      <w:proofErr w:type="spellEnd"/>
      <w:r w:rsidR="0061663A">
        <w:t xml:space="preserve"> activity was shown to result in restricted expression of these genes in 1.5 – 2 hour embryos, but did not result in significant change in expression pattern along the </w:t>
      </w:r>
      <w:proofErr w:type="spellStart"/>
      <w:r w:rsidR="0061663A">
        <w:t>dorsoventral</w:t>
      </w:r>
      <w:proofErr w:type="spellEnd"/>
      <w:r w:rsidR="0061663A">
        <w:t xml:space="preserve"> axis, so it is hypothesized that </w:t>
      </w:r>
      <w:proofErr w:type="spellStart"/>
      <w:r w:rsidR="0061663A">
        <w:t>Gro</w:t>
      </w:r>
      <w:proofErr w:type="spellEnd"/>
      <w:r w:rsidR="0061663A">
        <w:t xml:space="preserve"> is not involved in Dorsal-mediated activation of these genes. </w:t>
      </w:r>
    </w:p>
    <w:p w14:paraId="6F636C22" w14:textId="4999F9D5" w:rsidR="0061663A" w:rsidRPr="00125DEA" w:rsidRDefault="0061663A" w:rsidP="00391BC9">
      <w:pPr>
        <w:spacing w:line="480" w:lineRule="auto"/>
        <w:rPr>
          <w:rFonts w:ascii="Times New Roman" w:eastAsia="Times New Roman" w:hAnsi="Times New Roman" w:cs="Times New Roman"/>
        </w:rPr>
      </w:pPr>
      <w:r>
        <w:tab/>
      </w:r>
      <w:proofErr w:type="spellStart"/>
      <w:r>
        <w:t>ChIP-seq</w:t>
      </w:r>
      <w:proofErr w:type="spellEnd"/>
      <w:r>
        <w:t xml:space="preserve"> data reveals, however, that Groucho potentially p</w:t>
      </w:r>
      <w:r w:rsidR="00125DEA">
        <w:t>lays a role in regulating</w:t>
      </w:r>
      <w:r>
        <w:t xml:space="preserve"> expression of these genes in some portions of the embryo</w:t>
      </w:r>
      <w:r w:rsidR="00FD1EAB">
        <w:t xml:space="preserve"> (Fig. 2-7)</w:t>
      </w:r>
      <w:r>
        <w:t xml:space="preserve">. A significant </w:t>
      </w:r>
      <w:proofErr w:type="spellStart"/>
      <w:r>
        <w:t>Gro</w:t>
      </w:r>
      <w:proofErr w:type="spellEnd"/>
      <w:r>
        <w:t xml:space="preserve"> peak overlaps </w:t>
      </w:r>
      <w:r w:rsidR="00125DEA">
        <w:t>a regulatory region</w:t>
      </w:r>
      <w:r>
        <w:t xml:space="preserve"> termed the </w:t>
      </w:r>
      <w:proofErr w:type="spellStart"/>
      <w:r>
        <w:t>neuroectoderm</w:t>
      </w:r>
      <w:proofErr w:type="spellEnd"/>
      <w:r>
        <w:t xml:space="preserve"> element (NEE) in 1.5 – 4 hour embryos. </w:t>
      </w:r>
      <w:r w:rsidR="00125DEA">
        <w:t xml:space="preserve">The area contains multiple Dorsal, Twist, and Snail binding sites, which are </w:t>
      </w:r>
      <w:r w:rsidR="00224435">
        <w:t xml:space="preserve">required for </w:t>
      </w:r>
      <w:r w:rsidR="00125DEA">
        <w:t xml:space="preserve">restriction of rhomboid expression to the presumptive </w:t>
      </w:r>
      <w:proofErr w:type="spellStart"/>
      <w:r w:rsidR="00125DEA">
        <w:t>neuroectoderm</w:t>
      </w:r>
      <w:proofErr w:type="spellEnd"/>
      <w:r w:rsidR="00125DEA">
        <w:t xml:space="preserve"> </w:t>
      </w:r>
      <w:r w:rsidR="00994A53">
        <w:fldChar w:fldCharType="begin"/>
      </w:r>
      <w:r w:rsidR="00994A53">
        <w:instrText xml:space="preserve"> ADDIN EN.CITE &lt;EndNote&gt;&lt;Cite&gt;&lt;Author&gt;Ip&lt;/Author&gt;&lt;Year&gt;1992&lt;/Year&gt;&lt;RecNum&gt;3042&lt;/RecNum&gt;&lt;DisplayText&gt;(Ip et al., 1992)&lt;/DisplayText&gt;&lt;record&gt;&lt;rec-number&gt;3042&lt;/rec-number&gt;&lt;foreign-keys&gt;&lt;key app="EN" db-id="txpdr0vslpwzage5afxvdv2xds5vfp9zsafw" timestamp="1439942576"&gt;3042&lt;/key&gt;&lt;/foreign-keys&gt;&lt;ref-type name="Journal Article"&gt;17&lt;/ref-type&gt;&lt;contributors&gt;&lt;authors&gt;&lt;author&gt;Ip, Y. T.&lt;/author&gt;&lt;author&gt;Park, R. E.&lt;/author&gt;&lt;author&gt;Kosman, D.&lt;/author&gt;&lt;author&gt;Bier, E.&lt;/author&gt;&lt;author&gt;Levine, M.&lt;/author&gt;&lt;/authors&gt;&lt;/contributors&gt;&lt;auth-address&gt;Biology Department, University of California, San Diego, La Jolla 92093-0322.&lt;/auth-address&gt;&lt;titles&gt;&lt;title&gt;The dorsal gradient morphogen regulates stripes of rhomboid expression in the presumptive neuroectoderm of the Drosophila embryo&lt;/title&gt;&lt;secondary-title&gt;Genes Dev&lt;/secondary-title&gt;&lt;/titles&gt;&lt;periodical&gt;&lt;full-title&gt;Genes Dev&lt;/full-title&gt;&lt;/periodical&gt;&lt;pages&gt;1728-39&lt;/pages&gt;&lt;volume&gt;6&lt;/volume&gt;&lt;number&gt;9&lt;/number&gt;&lt;keywords&gt;&lt;keyword&gt;Animals&lt;/keyword&gt;&lt;keyword&gt;Base Sequence&lt;/keyword&gt;&lt;keyword&gt;Binding Sites/genetics&lt;/keyword&gt;&lt;keyword&gt;DNA-Binding Proteins/genetics&lt;/keyword&gt;&lt;keyword&gt;Drosophila/*embryology/genetics&lt;/keyword&gt;&lt;keyword&gt;*Drosophila Proteins&lt;/keyword&gt;&lt;keyword&gt;Gene Expression Regulation/*physiology&lt;/keyword&gt;&lt;keyword&gt;Molecular Sequence Data&lt;/keyword&gt;&lt;keyword&gt;Mutagenesis, Site-Directed&lt;/keyword&gt;&lt;keyword&gt;Nuclear Proteins/*physiology&lt;/keyword&gt;&lt;keyword&gt;*Phosphoproteins&lt;/keyword&gt;&lt;keyword&gt;Plasmids/genetics&lt;/keyword&gt;&lt;keyword&gt;Promoter Regions, Genetic/genetics&lt;/keyword&gt;&lt;keyword&gt;Receptors, Cell Surface/*genetics&lt;/keyword&gt;&lt;keyword&gt;Recombinant Fusion Proteins/genetics&lt;/keyword&gt;&lt;keyword&gt;*Transcription Factors&lt;/keyword&gt;&lt;/keywords&gt;&lt;dates&gt;&lt;year&gt;1992&lt;/year&gt;&lt;pub-dates&gt;&lt;date&gt;Sep&lt;/date&gt;&lt;/pub-dates&gt;&lt;/dates&gt;&lt;isbn&gt;0890-9369 (Print)&amp;#xD;0890-9369 (Linking)&lt;/isbn&gt;&lt;accession-num&gt;1325394&lt;/accession-num&gt;&lt;urls&gt;&lt;related-urls&gt;&lt;url&gt;http://www.ncbi.nlm.nih.gov/pubmed/1325394&lt;/url&gt;&lt;/related-urls&gt;&lt;/urls&gt;&lt;/record&gt;&lt;/Cite&gt;&lt;/EndNote&gt;</w:instrText>
      </w:r>
      <w:r w:rsidR="00994A53">
        <w:fldChar w:fldCharType="separate"/>
      </w:r>
      <w:r w:rsidR="00994A53">
        <w:rPr>
          <w:noProof/>
        </w:rPr>
        <w:t>(Ip et al., 1992)</w:t>
      </w:r>
      <w:r w:rsidR="00994A53">
        <w:fldChar w:fldCharType="end"/>
      </w:r>
      <w:r w:rsidR="00125DEA">
        <w:t xml:space="preserve">. </w:t>
      </w:r>
      <w:r>
        <w:t xml:space="preserve">The </w:t>
      </w:r>
      <w:proofErr w:type="spellStart"/>
      <w:r>
        <w:t>Gro</w:t>
      </w:r>
      <w:proofErr w:type="spellEnd"/>
      <w:r>
        <w:t xml:space="preserve"> peak shifts towards an adjacent CRM termed the midline element (MLE) during 4 – 6.</w:t>
      </w:r>
      <w:r w:rsidR="001C45A5">
        <w:t>5 hours post fertilization.</w:t>
      </w:r>
      <w:r w:rsidR="00125DEA">
        <w:t xml:space="preserve"> It is unknown which factors bind to the MLE and would be responsible for recruitment. At both </w:t>
      </w:r>
      <w:proofErr w:type="spellStart"/>
      <w:r w:rsidR="00125DEA">
        <w:t>timepoints</w:t>
      </w:r>
      <w:proofErr w:type="spellEnd"/>
      <w:r w:rsidR="00125DEA">
        <w:t xml:space="preserve">, recruitment of Groucho to the regulatory region is associated with additional binding at the TSS of </w:t>
      </w:r>
      <w:r w:rsidR="00125DEA">
        <w:rPr>
          <w:i/>
        </w:rPr>
        <w:t>rho</w:t>
      </w:r>
      <w:r w:rsidR="00125DEA">
        <w:t>. This may represent a looping of the enhancer region over the 1.5 – 2 kb intervening sequ</w:t>
      </w:r>
      <w:r w:rsidR="001D2B5B">
        <w:t xml:space="preserve">ence, which is depleted for </w:t>
      </w:r>
      <w:proofErr w:type="spellStart"/>
      <w:r w:rsidR="001D2B5B">
        <w:t>Gro</w:t>
      </w:r>
      <w:proofErr w:type="spellEnd"/>
      <w:r w:rsidR="001D2B5B">
        <w:t xml:space="preserve">, potentially indicative of a repressive mechanism whereby </w:t>
      </w:r>
      <w:proofErr w:type="spellStart"/>
      <w:r w:rsidR="001D2B5B">
        <w:t>Gro</w:t>
      </w:r>
      <w:proofErr w:type="spellEnd"/>
      <w:r w:rsidR="001D2B5B">
        <w:t xml:space="preserve"> interacts with or blocks assembly of the primary </w:t>
      </w:r>
      <w:r w:rsidR="0060322B">
        <w:t>transcriptional</w:t>
      </w:r>
      <w:r w:rsidR="001D2B5B">
        <w:t xml:space="preserve"> machinery.</w:t>
      </w:r>
    </w:p>
    <w:p w14:paraId="5B91A954" w14:textId="77777777" w:rsidR="00DB11F5" w:rsidRDefault="00DB11F5" w:rsidP="00DB11F5">
      <w:pPr>
        <w:spacing w:line="480" w:lineRule="auto"/>
      </w:pPr>
    </w:p>
    <w:p w14:paraId="7CF3D4BE" w14:textId="69E7F741" w:rsidR="00275CDA" w:rsidRPr="00DB11F5" w:rsidRDefault="00DB11F5" w:rsidP="00DB11F5">
      <w:pPr>
        <w:spacing w:line="480" w:lineRule="auto"/>
        <w:rPr>
          <w:i/>
        </w:rPr>
      </w:pPr>
      <w:r>
        <w:rPr>
          <w:i/>
        </w:rPr>
        <w:t>Groucho-associated genes tend</w:t>
      </w:r>
      <w:r w:rsidR="005726D7">
        <w:rPr>
          <w:i/>
        </w:rPr>
        <w:t xml:space="preserve"> to be associated with multiple,</w:t>
      </w:r>
      <w:r>
        <w:rPr>
          <w:i/>
        </w:rPr>
        <w:t xml:space="preserve"> </w:t>
      </w:r>
      <w:r w:rsidR="00275CDA">
        <w:rPr>
          <w:i/>
        </w:rPr>
        <w:t xml:space="preserve">small </w:t>
      </w:r>
      <w:r>
        <w:rPr>
          <w:i/>
        </w:rPr>
        <w:t>clustered peaks</w:t>
      </w:r>
    </w:p>
    <w:p w14:paraId="3A9DF1C0" w14:textId="2CDA5E52" w:rsidR="0051034C" w:rsidRDefault="00DB11F5" w:rsidP="00A25B2F">
      <w:pPr>
        <w:spacing w:line="480" w:lineRule="auto"/>
        <w:ind w:firstLine="720"/>
      </w:pPr>
      <w:r>
        <w:t xml:space="preserve">Groucho binding regions </w:t>
      </w:r>
      <w:r w:rsidR="00275CDA">
        <w:t>are</w:t>
      </w:r>
      <w:r>
        <w:t xml:space="preserve"> associate</w:t>
      </w:r>
      <w:r w:rsidR="00AD5890">
        <w:t xml:space="preserve">d with fewer genes than there are </w:t>
      </w:r>
      <w:r w:rsidR="00211D7E">
        <w:t xml:space="preserve">total </w:t>
      </w:r>
      <w:r w:rsidR="00AD5890">
        <w:t>binding sites</w:t>
      </w:r>
      <w:r w:rsidR="00DC538D">
        <w:t xml:space="preserve"> (Fig. 2-8</w:t>
      </w:r>
      <w:r w:rsidR="00211D7E">
        <w:t>A)</w:t>
      </w:r>
      <w:r>
        <w:t xml:space="preserve"> due to the tendency of Groucho to localize to multiple regions around its potential targets</w:t>
      </w:r>
      <w:r w:rsidR="008754BB">
        <w:t xml:space="preserve">. </w:t>
      </w:r>
      <w:r w:rsidR="005726D7">
        <w:t>H</w:t>
      </w:r>
      <w:r>
        <w:t>alf of all Grouch</w:t>
      </w:r>
      <w:r w:rsidR="00237EB9">
        <w:t>o</w:t>
      </w:r>
      <w:r>
        <w:t>-associated genes have two or more Groucho peaks i</w:t>
      </w:r>
      <w:r w:rsidR="00DC538D">
        <w:t>n relative proximity (Fig. 2-8</w:t>
      </w:r>
      <w:r>
        <w:t>B)</w:t>
      </w:r>
      <w:r w:rsidR="004822AC">
        <w:t xml:space="preserve">, with an average of </w:t>
      </w:r>
      <w:r w:rsidR="00A45E0A">
        <w:t xml:space="preserve">2.5 </w:t>
      </w:r>
      <w:r w:rsidR="004822AC">
        <w:t>binding sites per associated gene</w:t>
      </w:r>
      <w:r>
        <w:t>.</w:t>
      </w:r>
      <w:r w:rsidR="005726D7">
        <w:t xml:space="preserve"> These peaks have median widths in the 500 – 700 </w:t>
      </w:r>
      <w:proofErr w:type="spellStart"/>
      <w:r w:rsidR="005726D7">
        <w:t>bp</w:t>
      </w:r>
      <w:proofErr w:type="spellEnd"/>
      <w:r w:rsidR="005726D7">
        <w:t xml:space="preserve"> range, indicative of point source peak</w:t>
      </w:r>
      <w:r w:rsidR="00A45E0A">
        <w:t>s</w:t>
      </w:r>
      <w:r w:rsidR="005726D7">
        <w:t xml:space="preserve">, as commonly seen for sequence-specific transcription factors, rather than the broad peaks typical of polymeric factors or histone </w:t>
      </w:r>
      <w:r w:rsidR="005368F2">
        <w:t>marks</w:t>
      </w:r>
      <w:r w:rsidR="00FD1EAB">
        <w:t xml:space="preserve"> (Fig. </w:t>
      </w:r>
      <w:r w:rsidR="00DC538D">
        <w:t>9)</w:t>
      </w:r>
      <w:r w:rsidR="005368F2">
        <w:t xml:space="preserve">. However, at all three </w:t>
      </w:r>
      <w:proofErr w:type="spellStart"/>
      <w:r w:rsidR="005368F2">
        <w:t>timepoints</w:t>
      </w:r>
      <w:proofErr w:type="spellEnd"/>
      <w:r w:rsidR="005368F2">
        <w:t>, the distribution of peak widths exhibits a prominent tail of much wider peaks in the 1.5 to 2.5 kb range. This indicates that, consistent with previously proposed models of Groucho binding, it may be capable of spreading over relatively large regions of the genome, but this does not appear to be a common mode of chromatin association.</w:t>
      </w:r>
      <w:r w:rsidR="00E04A56">
        <w:t xml:space="preserve"> Average Grouch</w:t>
      </w:r>
      <w:r w:rsidR="00237EB9">
        <w:t>o</w:t>
      </w:r>
      <w:r w:rsidR="00E04A56">
        <w:t xml:space="preserve"> peak widths slightly increase at later </w:t>
      </w:r>
      <w:proofErr w:type="spellStart"/>
      <w:r w:rsidR="00E04A56">
        <w:t>timepoints</w:t>
      </w:r>
      <w:proofErr w:type="spellEnd"/>
      <w:r w:rsidR="00E04A56">
        <w:t xml:space="preserve">, though whether this is indicative of a time-dependent change in the way Groucho interacts with chromatin, or slight differences in library composition, is </w:t>
      </w:r>
      <w:commentRangeStart w:id="5"/>
      <w:r w:rsidR="00E04A56">
        <w:t>unclear</w:t>
      </w:r>
      <w:commentRangeEnd w:id="5"/>
      <w:r w:rsidR="00237EB9">
        <w:rPr>
          <w:rStyle w:val="CommentReference"/>
        </w:rPr>
        <w:commentReference w:id="5"/>
      </w:r>
      <w:r w:rsidR="00E04A56">
        <w:t>.</w:t>
      </w:r>
    </w:p>
    <w:p w14:paraId="56377CA6" w14:textId="77777777" w:rsidR="00211D7E" w:rsidRDefault="00211D7E" w:rsidP="00A25B2F">
      <w:pPr>
        <w:spacing w:line="480" w:lineRule="auto"/>
        <w:ind w:firstLine="720"/>
      </w:pPr>
    </w:p>
    <w:p w14:paraId="29B5CFF6" w14:textId="3EF7DA2C" w:rsidR="00211D7E" w:rsidRPr="00211D7E" w:rsidRDefault="00211D7E" w:rsidP="00211D7E">
      <w:pPr>
        <w:spacing w:line="480" w:lineRule="auto"/>
        <w:rPr>
          <w:i/>
        </w:rPr>
      </w:pPr>
      <w:r>
        <w:rPr>
          <w:i/>
        </w:rPr>
        <w:t>Groucho binding is enriched in promoters, UTRs, and introns</w:t>
      </w:r>
    </w:p>
    <w:p w14:paraId="35DB4B4C" w14:textId="1ADB9097" w:rsidR="00A54005" w:rsidRDefault="00A54005" w:rsidP="00A25B2F">
      <w:pPr>
        <w:spacing w:line="480" w:lineRule="auto"/>
        <w:ind w:firstLine="720"/>
      </w:pPr>
      <w:r>
        <w:t xml:space="preserve">Groucho binding is enriched in </w:t>
      </w:r>
      <w:r w:rsidR="008E3112">
        <w:t>promoter regions within 500bp of trans</w:t>
      </w:r>
      <w:r w:rsidR="007B05E7">
        <w:t>cript</w:t>
      </w:r>
      <w:r w:rsidR="00DC538D">
        <w:t>ion start sites (Fig. 2-10</w:t>
      </w:r>
      <w:r w:rsidR="008E3112">
        <w:t xml:space="preserve">A). Regions further upstream (20 kb to 2 kb) are depleted for </w:t>
      </w:r>
      <w:proofErr w:type="spellStart"/>
      <w:r w:rsidR="008E3112">
        <w:t>Gro</w:t>
      </w:r>
      <w:proofErr w:type="spellEnd"/>
      <w:r w:rsidR="008E3112">
        <w:t xml:space="preserve"> occupancy, and intermediate range regions (2 kb to 500 </w:t>
      </w:r>
      <w:proofErr w:type="spellStart"/>
      <w:r w:rsidR="008E3112">
        <w:t>bp</w:t>
      </w:r>
      <w:proofErr w:type="spellEnd"/>
      <w:r w:rsidR="008E3112">
        <w:t xml:space="preserve">) show neither depletion </w:t>
      </w:r>
      <w:r w:rsidR="00237EB9">
        <w:t>n</w:t>
      </w:r>
      <w:r w:rsidR="008E3112">
        <w:t>or enrichment. Binding within introns and 5’ UTRs is enriched. This pattern of occupancy is at odds with the traditional view that Groucho is pri</w:t>
      </w:r>
      <w:r w:rsidR="00873A87">
        <w:t xml:space="preserve">marily a long-range </w:t>
      </w:r>
      <w:proofErr w:type="spellStart"/>
      <w:r w:rsidR="00873A87">
        <w:t>corepressor</w:t>
      </w:r>
      <w:proofErr w:type="spellEnd"/>
      <w:r w:rsidR="00C77C2F" w:rsidRPr="00C77C2F">
        <w:t xml:space="preserve"> </w:t>
      </w:r>
      <w:r w:rsidR="00994A53">
        <w:fldChar w:fldCharType="begin"/>
      </w:r>
      <w:r w:rsidR="00994A53">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994A53">
        <w:fldChar w:fldCharType="separate"/>
      </w:r>
      <w:r w:rsidR="00994A53">
        <w:rPr>
          <w:noProof/>
        </w:rPr>
        <w:t>(Dubnicoff et al., 1997)</w:t>
      </w:r>
      <w:r w:rsidR="00994A53">
        <w:fldChar w:fldCharType="end"/>
      </w:r>
      <w:r w:rsidR="00C77C2F" w:rsidRPr="00C77C2F">
        <w:t xml:space="preserve"> </w:t>
      </w:r>
      <w:r w:rsidR="00994A53">
        <w:fldChar w:fldCharType="begin"/>
      </w:r>
      <w:r w:rsidR="00994A53">
        <w:instrText xml:space="preserve"> ADDIN EN.CITE &lt;EndNote&gt;&lt;Cite&gt;&lt;Author&gt;Barolo&lt;/Author&gt;&lt;Year&gt;1997&lt;/Year&gt;&lt;RecNum&gt;2365&lt;/RecNum&gt;&lt;DisplayText&gt;(Barolo and Levine, 1997)&lt;/DisplayText&gt;&lt;record&gt;&lt;rec-number&gt;2365&lt;/rec-number&gt;&lt;foreign-keys&gt;&lt;key app="EN" db-id="txpdr0vslpwzage5afxvdv2xds5vfp9zsafw" timestamp="1435089952"&gt;2365&lt;/key&gt;&lt;/foreign-keys&gt;&lt;ref-type name="Journal Article"&gt;17&lt;/ref-type&gt;&lt;contributors&gt;&lt;authors&gt;&lt;author&gt;Barolo, S&lt;/author&gt;&lt;author&gt;Levine, M&lt;/author&gt;&lt;/authors&gt;&lt;/contributors&gt;&lt;auth-address&gt;Department of Biology, Center for Molecular Genetics, University of California at San Diego, La Jolla 92093-0366, USA.&lt;/auth-address&gt;&lt;titles&gt;&lt;title&gt;hairy mediates dominant repression in the Drosophila embryo.&lt;/title&gt;&lt;secondary-title&gt;The EMBO Journal&lt;/secondary-title&gt;&lt;/titles&gt;&lt;periodical&gt;&lt;full-title&gt;The EMBO Journal&lt;/full-title&gt;&lt;/periodical&gt;&lt;pages&gt;2883-2891&lt;/pages&gt;&lt;volume&gt;16&lt;/volume&gt;&lt;number&gt;10&lt;/number&gt;&lt;dates&gt;&lt;year&gt;1997&lt;/year&gt;&lt;pub-dates&gt;&lt;date&gt;Jun 15&lt;/date&gt;&lt;/pub-dates&gt;&lt;/dates&gt;&lt;accession-num&gt;9184232&lt;/accession-num&gt;&lt;label&gt;r09779&lt;/label&gt;&lt;urls&gt;&lt;related-urls&gt;&lt;url&gt;http://eutils.ncbi.nlm.nih.gov/entrez/eutils/elink.fcgi?dbfrom=pubmed&amp;amp;amp;id=9184232&amp;amp;amp;retmode=ref&amp;amp;amp;cmd=prlinks&lt;/url&gt;&lt;/related-urls&gt;&lt;pdf-urls&gt;&lt;url&gt;file://localhost/Users/mike/Documents/Papers2/Articles/1997/Barolo/Barolo-1997-EMBO%20J-hairy%20mediates%20dominant%20repression%20in%20the%20Drosophila%20embryo.pdf&lt;/url&gt;&lt;/pdf-urls&gt;&lt;/urls&gt;&lt;custom2&gt;PMC1169896&lt;/custom2&gt;&lt;custom3&gt;papers2://publication/uuid/220CDD8D-CB14-42CC-832B-587AF79E99BF&lt;/custom3&gt;&lt;electronic-resource-num&gt;10.1093/emboj/16.10.2883&lt;/electronic-resource-num&gt;&lt;language&gt;English&lt;/language&gt;&lt;/record&gt;&lt;/Cite&gt;&lt;/EndNote&gt;</w:instrText>
      </w:r>
      <w:r w:rsidR="00994A53">
        <w:fldChar w:fldCharType="separate"/>
      </w:r>
      <w:r w:rsidR="00994A53">
        <w:rPr>
          <w:noProof/>
        </w:rPr>
        <w:t>(Barolo and Levine, 1997)</w:t>
      </w:r>
      <w:r w:rsidR="00994A53">
        <w:fldChar w:fldCharType="end"/>
      </w:r>
      <w:r w:rsidR="0016503B">
        <w:t xml:space="preserve">, capable of repressing genes several </w:t>
      </w:r>
      <w:proofErr w:type="spellStart"/>
      <w:r w:rsidR="0016503B">
        <w:t>kilobases</w:t>
      </w:r>
      <w:proofErr w:type="spellEnd"/>
      <w:r w:rsidR="0016503B">
        <w:t xml:space="preserve"> away from its recruitment site, though it has also been shown to be capable of short-range repression through recruitment by additional transcription factors, such as </w:t>
      </w:r>
      <w:proofErr w:type="spellStart"/>
      <w:r w:rsidR="0016503B">
        <w:t>knirps</w:t>
      </w:r>
      <w:proofErr w:type="spellEnd"/>
      <w:r w:rsidR="00C77C2F" w:rsidRPr="00C77C2F">
        <w:t xml:space="preserve"> </w:t>
      </w:r>
      <w:r w:rsidR="00994A53">
        <w:fldChar w:fldCharType="begin"/>
      </w:r>
      <w:r w:rsidR="00994A53">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rsidR="00994A53">
        <w:fldChar w:fldCharType="separate"/>
      </w:r>
      <w:r w:rsidR="00994A53">
        <w:rPr>
          <w:noProof/>
        </w:rPr>
        <w:t>(Payankaulam and Arnosti, 2009)</w:t>
      </w:r>
      <w:r w:rsidR="00994A53">
        <w:fldChar w:fldCharType="end"/>
      </w:r>
      <w:r w:rsidR="0016503B">
        <w:t>. Our data</w:t>
      </w:r>
      <w:r w:rsidR="00A15868">
        <w:t xml:space="preserve"> indicates that </w:t>
      </w:r>
      <w:proofErr w:type="spellStart"/>
      <w:r w:rsidR="00A15868">
        <w:t>Gro</w:t>
      </w:r>
      <w:proofErr w:type="spellEnd"/>
      <w:r w:rsidR="00A15868">
        <w:t xml:space="preserve"> </w:t>
      </w:r>
      <w:r w:rsidR="008E3112">
        <w:t>preferentially associates near TSSs and within genes.</w:t>
      </w:r>
      <w:r w:rsidR="00170024">
        <w:t xml:space="preserve"> Groucho sites exhibit a strong preference for binding within genes, with approximately 50% of peaks occurring within gene bodies across all </w:t>
      </w:r>
      <w:proofErr w:type="spellStart"/>
      <w:r w:rsidR="00170024">
        <w:t>timepoints</w:t>
      </w:r>
      <w:proofErr w:type="spellEnd"/>
      <w:r w:rsidR="00170024">
        <w:t xml:space="preserve"> </w:t>
      </w:r>
      <w:r w:rsidR="00DC538D">
        <w:t>(Fig. 2-10</w:t>
      </w:r>
      <w:r w:rsidR="00170024">
        <w:t xml:space="preserve">B). A small fraction of binding overlaps start sites (3 – 10%), and </w:t>
      </w:r>
      <w:proofErr w:type="spellStart"/>
      <w:r w:rsidR="0016503B">
        <w:t>intergenic</w:t>
      </w:r>
      <w:proofErr w:type="spellEnd"/>
      <w:r w:rsidR="0016503B">
        <w:t xml:space="preserve"> binding</w:t>
      </w:r>
      <w:r w:rsidR="00170024">
        <w:t xml:space="preserve"> is </w:t>
      </w:r>
      <w:r w:rsidR="0016503B">
        <w:t xml:space="preserve">nearly </w:t>
      </w:r>
      <w:r w:rsidR="00170024">
        <w:t xml:space="preserve">evenly split between binding upstream and downstream of the nearest feature. Due to the complexity of enhancer-gene interactions, it is difficult to assign these </w:t>
      </w:r>
      <w:proofErr w:type="spellStart"/>
      <w:r w:rsidR="00170024">
        <w:t>intergenic</w:t>
      </w:r>
      <w:proofErr w:type="spellEnd"/>
      <w:r w:rsidR="00170024">
        <w:t xml:space="preserve"> binding sites accurately to a regulatory target, if such a target even exists for each peak.</w:t>
      </w:r>
    </w:p>
    <w:p w14:paraId="759C4F58" w14:textId="1C1B7736" w:rsidR="007B6A08" w:rsidRDefault="007B6A08" w:rsidP="00A25B2F">
      <w:pPr>
        <w:spacing w:line="480" w:lineRule="auto"/>
        <w:ind w:firstLine="720"/>
      </w:pPr>
      <w:r>
        <w:t xml:space="preserve">Within gene bodies, Groucho </w:t>
      </w:r>
      <w:r w:rsidR="0016503B">
        <w:t>exhibits a strong preference for</w:t>
      </w:r>
      <w:r>
        <w:t xml:space="preserve"> binding within introns and UTRs, and is depleted for exon binding when compared to input</w:t>
      </w:r>
      <w:r w:rsidR="00DC538D">
        <w:t xml:space="preserve"> (Fig. 2-11</w:t>
      </w:r>
      <w:r w:rsidR="00E04A56">
        <w:t>A)</w:t>
      </w:r>
      <w:r>
        <w:t xml:space="preserve">. </w:t>
      </w:r>
      <w:r w:rsidR="00DA7CE5">
        <w:t xml:space="preserve">Between 60 and 80% of all </w:t>
      </w:r>
      <w:r w:rsidR="0016503B">
        <w:t xml:space="preserve">binding within genes </w:t>
      </w:r>
      <w:r w:rsidR="00BE570B">
        <w:t xml:space="preserve">occurs within </w:t>
      </w:r>
      <w:r w:rsidR="00FA6064">
        <w:t>introns, dependent</w:t>
      </w:r>
      <w:r w:rsidR="0016503B">
        <w:t xml:space="preserve"> on </w:t>
      </w:r>
      <w:proofErr w:type="spellStart"/>
      <w:r w:rsidR="0016503B">
        <w:t>timepoint</w:t>
      </w:r>
      <w:proofErr w:type="spellEnd"/>
      <w:r w:rsidR="0016503B">
        <w:t>.</w:t>
      </w:r>
      <w:r w:rsidR="00E04A56">
        <w:t xml:space="preserve"> </w:t>
      </w:r>
      <w:r w:rsidR="00FA6064">
        <w:t xml:space="preserve">Of all Groucho </w:t>
      </w:r>
      <w:proofErr w:type="spellStart"/>
      <w:r w:rsidR="00970989">
        <w:t>intronic</w:t>
      </w:r>
      <w:proofErr w:type="spellEnd"/>
      <w:r w:rsidR="00FA6064">
        <w:t xml:space="preserve"> binding sites, 40% fall within the first intron. This represents a more than 2-fold enrichment of binding preference for these introns, and is </w:t>
      </w:r>
      <w:r w:rsidR="00970989">
        <w:t>consistent</w:t>
      </w:r>
      <w:r w:rsidR="00FA6064">
        <w:t xml:space="preserve"> with the observation that the first introns of </w:t>
      </w:r>
      <w:r w:rsidR="00FA6064">
        <w:rPr>
          <w:i/>
        </w:rPr>
        <w:t xml:space="preserve">Drosophila </w:t>
      </w:r>
      <w:r w:rsidR="00FA6064">
        <w:t>genes tend to be longer, more conserved, and more sensitive to mutation than subsequent introns</w:t>
      </w:r>
      <w:r w:rsidR="00FA6064" w:rsidRPr="00FA6064">
        <w:t xml:space="preserve"> </w:t>
      </w:r>
      <w:r w:rsidR="00994A53">
        <w:fldChar w:fldCharType="begin"/>
      </w:r>
      <w:r w:rsidR="00994A53">
        <w:instrText xml:space="preserve"> ADDIN EN.CITE &lt;EndNote&gt;&lt;Cite&gt;&lt;Author&gt;Bradnam&lt;/Author&gt;&lt;Year&gt;2008&lt;/Year&gt;&lt;RecNum&gt;3034&lt;/RecNum&gt;&lt;DisplayText&gt;(Bradnam and Korf, 2008)&lt;/DisplayText&gt;&lt;record&gt;&lt;rec-number&gt;3034&lt;/rec-number&gt;&lt;foreign-keys&gt;&lt;key app="EN" db-id="txpdr0vslpwzage5afxvdv2xds5vfp9zsafw" timestamp="1439277210"&gt;3034&lt;/key&gt;&lt;/foreign-keys&gt;&lt;ref-type name="Journal Article"&gt;17&lt;/ref-type&gt;&lt;contributors&gt;&lt;authors&gt;&lt;author&gt;Bradnam, K. R.&lt;/author&gt;&lt;author&gt;Korf, I.&lt;/author&gt;&lt;/authors&gt;&lt;/contributors&gt;&lt;auth-address&gt;Genome Center, University of California Davis, Davis, California, USA. krbradnam@ucdavis.edu&lt;/auth-address&gt;&lt;titles&gt;&lt;title&gt;Longer first introns are a general property of eukaryotic gene structure&lt;/title&gt;&lt;secondary-title&gt;PLoS One&lt;/secondary-title&gt;&lt;/titles&gt;&lt;periodical&gt;&lt;full-title&gt;PLoS ONE&lt;/full-title&gt;&lt;/periodical&gt;&lt;pages&gt;e3093&lt;/pages&gt;&lt;volume&gt;3&lt;/volume&gt;&lt;number&gt;8&lt;/number&gt;&lt;keywords&gt;&lt;keyword&gt;Animals&lt;/keyword&gt;&lt;keyword&gt;Arabidopsis/*genetics&lt;/keyword&gt;&lt;keyword&gt;Caenorhabditis elegans/*genetics&lt;/keyword&gt;&lt;keyword&gt;Databases, Nucleic Acid/organization &amp;amp; administration/standards&lt;/keyword&gt;&lt;keyword&gt;Drosophila melanogaster/*genetics&lt;/keyword&gt;&lt;keyword&gt;*Genes&lt;/keyword&gt;&lt;keyword&gt;*Genes, Helminth&lt;/keyword&gt;&lt;keyword&gt;*Genes, Insect&lt;/keyword&gt;&lt;keyword&gt;Genes, Plant/genetics&lt;/keyword&gt;&lt;keyword&gt;Introns/*genetics&lt;/keyword&gt;&lt;keyword&gt;Reproducibility of Results&lt;/keyword&gt;&lt;/keywords&gt;&lt;dates&gt;&lt;year&gt;2008&lt;/year&gt;&lt;/dates&gt;&lt;isbn&gt;1932-6203 (Electronic)&amp;#xD;1932-6203 (Linking)&lt;/isbn&gt;&lt;accession-num&gt;18769727&lt;/accession-num&gt;&lt;urls&gt;&lt;related-urls&gt;&lt;url&gt;http://www.ncbi.nlm.nih.gov/pubmed/18769727&lt;/url&gt;&lt;/related-urls&gt;&lt;/urls&gt;&lt;custom2&gt;2518113&lt;/custom2&gt;&lt;electronic-resource-num&gt;10.1371/journal.pone.0003093&lt;/electronic-resource-num&gt;&lt;/record&gt;&lt;/Cite&gt;&lt;/EndNote&gt;</w:instrText>
      </w:r>
      <w:r w:rsidR="00994A53">
        <w:fldChar w:fldCharType="separate"/>
      </w:r>
      <w:r w:rsidR="00994A53">
        <w:rPr>
          <w:noProof/>
        </w:rPr>
        <w:t>(Bradnam and Korf, 2008)</w:t>
      </w:r>
      <w:r w:rsidR="00994A53">
        <w:fldChar w:fldCharType="end"/>
      </w:r>
      <w:r w:rsidR="00FA6064">
        <w:t>.</w:t>
      </w:r>
    </w:p>
    <w:p w14:paraId="4AE7A489" w14:textId="2B853AD2" w:rsidR="007E0AFD" w:rsidRDefault="007E0AFD" w:rsidP="00A25B2F">
      <w:pPr>
        <w:spacing w:line="480" w:lineRule="auto"/>
        <w:ind w:firstLine="720"/>
      </w:pPr>
      <w:r>
        <w:t>However, it is not known whether Groucho peaks arising inside genes are the result of direct recruitment of Groucho to those sites by</w:t>
      </w:r>
      <w:r w:rsidR="00B97924">
        <w:t xml:space="preserve"> interaction with</w:t>
      </w:r>
      <w:r>
        <w:t xml:space="preserve"> sequence-specific transcription factors, or if Groucho is recruited </w:t>
      </w:r>
      <w:r w:rsidR="00B97924">
        <w:t xml:space="preserve">to </w:t>
      </w:r>
      <w:proofErr w:type="spellStart"/>
      <w:r w:rsidR="00B97924">
        <w:t>intergenic</w:t>
      </w:r>
      <w:proofErr w:type="spellEnd"/>
      <w:r>
        <w:t xml:space="preserve"> </w:t>
      </w:r>
      <w:r w:rsidR="00543456">
        <w:t>regulatory</w:t>
      </w:r>
      <w:r>
        <w:t xml:space="preserve"> regions which are brought into contact with these introns</w:t>
      </w:r>
      <w:r w:rsidR="00B97924">
        <w:t xml:space="preserve"> through looping or a simila</w:t>
      </w:r>
      <w:r w:rsidR="00A1095E">
        <w:t>r rearrangement of the local topology</w:t>
      </w:r>
      <w:r>
        <w:t xml:space="preserve">, resulting in </w:t>
      </w:r>
      <w:proofErr w:type="spellStart"/>
      <w:r>
        <w:t>immunoprecipation</w:t>
      </w:r>
      <w:proofErr w:type="spellEnd"/>
      <w:r>
        <w:t xml:space="preserve"> of these regions</w:t>
      </w:r>
      <w:r w:rsidR="00FF685F">
        <w:t xml:space="preserve"> during </w:t>
      </w:r>
      <w:proofErr w:type="spellStart"/>
      <w:r w:rsidR="00FF685F">
        <w:t>ChIP</w:t>
      </w:r>
      <w:proofErr w:type="spellEnd"/>
      <w:r w:rsidR="00FF685F">
        <w:t>-seq</w:t>
      </w:r>
      <w:r>
        <w:t>.</w:t>
      </w:r>
      <w:r w:rsidR="00A1095E">
        <w:t xml:space="preserve"> </w:t>
      </w:r>
      <w:r w:rsidR="00E534FE">
        <w:t>However, i</w:t>
      </w:r>
      <w:r w:rsidR="00AA2523">
        <w:t>t does appear that the interaction of Groucho with these introns</w:t>
      </w:r>
      <w:r w:rsidR="00E534FE">
        <w:t xml:space="preserve"> is specific due to the </w:t>
      </w:r>
      <w:r w:rsidR="001B3BB0">
        <w:t xml:space="preserve">restricted </w:t>
      </w:r>
      <w:r w:rsidR="00E534FE">
        <w:t>siz</w:t>
      </w:r>
      <w:r w:rsidR="001B3BB0">
        <w:t xml:space="preserve">e of the </w:t>
      </w:r>
      <w:proofErr w:type="spellStart"/>
      <w:r w:rsidR="001B3BB0">
        <w:t>intronic</w:t>
      </w:r>
      <w:proofErr w:type="spellEnd"/>
      <w:r w:rsidR="001B3BB0">
        <w:t xml:space="preserve"> binding sites. The</w:t>
      </w:r>
      <w:r w:rsidR="002031D7">
        <w:t xml:space="preserve"> median width of </w:t>
      </w:r>
      <w:proofErr w:type="spellStart"/>
      <w:r w:rsidR="002031D7">
        <w:t>intronic</w:t>
      </w:r>
      <w:proofErr w:type="spellEnd"/>
      <w:r w:rsidR="002031D7">
        <w:t xml:space="preserve"> sites is identical to </w:t>
      </w:r>
      <w:proofErr w:type="spellStart"/>
      <w:r w:rsidR="002031D7">
        <w:t>intergenic</w:t>
      </w:r>
      <w:proofErr w:type="spellEnd"/>
      <w:r w:rsidR="002031D7">
        <w:t xml:space="preserve"> sites (403 </w:t>
      </w:r>
      <w:proofErr w:type="spellStart"/>
      <w:r w:rsidR="002031D7">
        <w:t>vs</w:t>
      </w:r>
      <w:proofErr w:type="spellEnd"/>
      <w:r w:rsidR="002031D7">
        <w:t xml:space="preserve"> 402 </w:t>
      </w:r>
      <w:proofErr w:type="spellStart"/>
      <w:r w:rsidR="002031D7">
        <w:t>bp</w:t>
      </w:r>
      <w:proofErr w:type="spellEnd"/>
      <w:r w:rsidR="002031D7">
        <w:t>, respectively). Therefore, some property of the intron is directing Groucho to associate with specific points within. Whether that property is a protein interaction with another intron-associated factor, or a topological property of</w:t>
      </w:r>
      <w:r w:rsidR="00A15868">
        <w:t xml:space="preserve"> the surround chromatin, is un</w:t>
      </w:r>
      <w:r w:rsidR="002031D7">
        <w:t>known.</w:t>
      </w:r>
    </w:p>
    <w:p w14:paraId="32C6AA8E" w14:textId="30FE839E" w:rsidR="00062ABD" w:rsidRPr="00062ABD" w:rsidRDefault="002031D7" w:rsidP="00062ABD">
      <w:pPr>
        <w:spacing w:line="480" w:lineRule="auto"/>
        <w:ind w:firstLine="720"/>
      </w:pPr>
      <w:r>
        <w:t xml:space="preserve">Motif analysis of the </w:t>
      </w:r>
      <w:proofErr w:type="spellStart"/>
      <w:r>
        <w:t>intronic</w:t>
      </w:r>
      <w:proofErr w:type="spellEnd"/>
      <w:r>
        <w:t xml:space="preserve"> Groucho recruitment sites </w:t>
      </w:r>
      <w:r w:rsidR="000F37B2">
        <w:t xml:space="preserve">identifies a small number of transcription factor biding motifs enriched at each </w:t>
      </w:r>
      <w:proofErr w:type="spellStart"/>
      <w:r w:rsidR="000F37B2">
        <w:t>timepoint</w:t>
      </w:r>
      <w:proofErr w:type="spellEnd"/>
      <w:r w:rsidR="000F37B2">
        <w:t xml:space="preserve">, including some </w:t>
      </w:r>
      <w:r w:rsidR="007B05E7">
        <w:t xml:space="preserve">factors known to </w:t>
      </w:r>
      <w:proofErr w:type="spellStart"/>
      <w:r w:rsidR="007B05E7">
        <w:t>colocalize</w:t>
      </w:r>
      <w:proofErr w:type="spellEnd"/>
      <w:r w:rsidR="007B05E7">
        <w:t xml:space="preserve"> with Groucho</w:t>
      </w:r>
      <w:r w:rsidR="000F37B2">
        <w:t>, including twist</w:t>
      </w:r>
      <w:r w:rsidR="00062ABD">
        <w:t xml:space="preserve"> (</w:t>
      </w:r>
      <w:proofErr w:type="spellStart"/>
      <w:r w:rsidR="00062ABD">
        <w:t>twi</w:t>
      </w:r>
      <w:proofErr w:type="spellEnd"/>
      <w:r w:rsidR="00062ABD">
        <w:t>)</w:t>
      </w:r>
      <w:r w:rsidR="000F37B2">
        <w:t xml:space="preserve">, </w:t>
      </w:r>
      <w:proofErr w:type="spellStart"/>
      <w:r w:rsidR="000F37B2">
        <w:t>tinman</w:t>
      </w:r>
      <w:proofErr w:type="spellEnd"/>
      <w:r w:rsidR="00062ABD">
        <w:t xml:space="preserve"> (tin)</w:t>
      </w:r>
      <w:r w:rsidR="000F37B2">
        <w:t>, and pannier</w:t>
      </w:r>
      <w:r w:rsidR="007B05E7">
        <w:t xml:space="preserve"> (</w:t>
      </w:r>
      <w:proofErr w:type="spellStart"/>
      <w:r w:rsidR="007B05E7">
        <w:t>pnr</w:t>
      </w:r>
      <w:proofErr w:type="spellEnd"/>
      <w:r w:rsidR="007B05E7">
        <w:t>), as well as</w:t>
      </w:r>
      <w:r w:rsidR="00062ABD">
        <w:t xml:space="preserve"> previously unassociated factors, including </w:t>
      </w:r>
      <w:proofErr w:type="spellStart"/>
      <w:r w:rsidR="00062ABD" w:rsidRPr="00062ABD">
        <w:t>vielfältig</w:t>
      </w:r>
      <w:proofErr w:type="spellEnd"/>
      <w:r w:rsidR="00062ABD">
        <w:t xml:space="preserve"> (</w:t>
      </w:r>
      <w:proofErr w:type="spellStart"/>
      <w:r w:rsidR="00062ABD">
        <w:t>vlf</w:t>
      </w:r>
      <w:proofErr w:type="spellEnd"/>
      <w:r w:rsidR="00062ABD">
        <w:t>)</w:t>
      </w:r>
      <w:r w:rsidR="00DC538D">
        <w:t xml:space="preserve"> (Fig. 2-12</w:t>
      </w:r>
      <w:r w:rsidR="007B05E7">
        <w:t>)</w:t>
      </w:r>
      <w:r w:rsidR="00A15868">
        <w:t>.</w:t>
      </w:r>
      <w:r w:rsidR="007B05E7">
        <w:t xml:space="preserve"> Enrichment of motifs are dependent on </w:t>
      </w:r>
      <w:proofErr w:type="spellStart"/>
      <w:r w:rsidR="007B05E7">
        <w:t>timepoint</w:t>
      </w:r>
      <w:proofErr w:type="spellEnd"/>
      <w:r w:rsidR="007B05E7">
        <w:t>, exhibiting significant change over time. Additionally, some motifs are specific to Groucho peaks arising inside genes, such as moti</w:t>
      </w:r>
      <w:r w:rsidR="00220297">
        <w:t>fs corresponding to</w:t>
      </w:r>
      <w:r w:rsidR="007B05E7">
        <w:t xml:space="preserve"> serpent and </w:t>
      </w:r>
      <w:proofErr w:type="spellStart"/>
      <w:r w:rsidR="007B05E7">
        <w:t>ultraspiracle</w:t>
      </w:r>
      <w:proofErr w:type="spellEnd"/>
      <w:r w:rsidR="007B05E7">
        <w:t xml:space="preserve">. </w:t>
      </w:r>
    </w:p>
    <w:p w14:paraId="47532ABB" w14:textId="3C9A30AC" w:rsidR="002031D7" w:rsidRPr="002031D7" w:rsidRDefault="002031D7" w:rsidP="00A25B2F">
      <w:pPr>
        <w:spacing w:line="480" w:lineRule="auto"/>
        <w:ind w:firstLine="720"/>
      </w:pPr>
    </w:p>
    <w:p w14:paraId="04C81D05" w14:textId="77777777" w:rsidR="008E3112" w:rsidRDefault="008E3112" w:rsidP="00A25B2F">
      <w:pPr>
        <w:spacing w:line="480" w:lineRule="auto"/>
        <w:ind w:firstLine="720"/>
      </w:pPr>
    </w:p>
    <w:p w14:paraId="4B17F8B9" w14:textId="03056B2F" w:rsidR="00C56855" w:rsidRDefault="004C62C0" w:rsidP="00DF7C23">
      <w:pPr>
        <w:spacing w:line="480" w:lineRule="auto"/>
      </w:pPr>
      <w:r w:rsidRPr="00C316C2">
        <w:rPr>
          <w:i/>
        </w:rPr>
        <w:t>Identification of Groucho Targets by Developmental Stage</w:t>
      </w:r>
    </w:p>
    <w:p w14:paraId="155F22AB" w14:textId="3961CE64" w:rsidR="00A30785" w:rsidRDefault="00631114" w:rsidP="00BA12A8">
      <w:pPr>
        <w:spacing w:line="480" w:lineRule="auto"/>
        <w:ind w:firstLine="720"/>
      </w:pPr>
      <w:r>
        <w:t xml:space="preserve">In order to incorporate our picture of Groucho binding into a framework of Groucho-mediated </w:t>
      </w:r>
      <w:r w:rsidR="00F73A0E">
        <w:t>repression</w:t>
      </w:r>
      <w:r w:rsidR="00A30785">
        <w:t xml:space="preserve">, we analyzed the </w:t>
      </w:r>
      <w:proofErr w:type="spellStart"/>
      <w:r w:rsidR="00A30785">
        <w:t>transcriptomes</w:t>
      </w:r>
      <w:proofErr w:type="spellEnd"/>
      <w:r w:rsidR="00A30785">
        <w:t xml:space="preserve"> of staged embryos </w:t>
      </w:r>
      <w:r w:rsidR="009D5C49">
        <w:t>expressing multiple dosages of Groucho</w:t>
      </w:r>
      <w:r w:rsidR="00A30785">
        <w:t>. These included fly lines maternally overexpressing Groucho</w:t>
      </w:r>
      <w:r w:rsidR="00555693">
        <w:t xml:space="preserve"> at two levels,</w:t>
      </w:r>
      <w:r w:rsidR="00A30785">
        <w:t xml:space="preserve"> two-fold and four-fold</w:t>
      </w:r>
      <w:r w:rsidR="009D5C49">
        <w:t xml:space="preserve"> higher than endo</w:t>
      </w:r>
      <w:r w:rsidR="00555693">
        <w:t>genous</w:t>
      </w:r>
      <w:r w:rsidR="00A30785">
        <w:t xml:space="preserve">, as well as </w:t>
      </w:r>
      <w:r w:rsidR="009D5C49">
        <w:t xml:space="preserve">a line </w:t>
      </w:r>
      <w:r w:rsidR="00A30785">
        <w:t>overexpressing a Groucho deletion mutant lacking the central SP domain</w:t>
      </w:r>
      <w:r w:rsidR="009D5C49">
        <w:t xml:space="preserve"> (</w:t>
      </w:r>
      <w:proofErr w:type="spellStart"/>
      <w:r w:rsidR="009D5C49">
        <w:t>Gro∆</w:t>
      </w:r>
      <w:commentRangeStart w:id="6"/>
      <w:r w:rsidR="009D5C49">
        <w:t>SP</w:t>
      </w:r>
      <w:commentRangeEnd w:id="6"/>
      <w:proofErr w:type="spellEnd"/>
      <w:r w:rsidR="00071D1D">
        <w:rPr>
          <w:rStyle w:val="CommentReference"/>
        </w:rPr>
        <w:commentReference w:id="6"/>
      </w:r>
      <w:r w:rsidR="009D5C49">
        <w:t>)</w:t>
      </w:r>
      <w:r w:rsidR="00A30785">
        <w:t xml:space="preserve">. Additionally, we analyzed the </w:t>
      </w:r>
      <w:proofErr w:type="spellStart"/>
      <w:r w:rsidR="00A30785">
        <w:t>transcriptome</w:t>
      </w:r>
      <w:proofErr w:type="spellEnd"/>
      <w:r w:rsidR="00A30785">
        <w:t xml:space="preserve"> of embryos </w:t>
      </w:r>
      <w:r w:rsidR="00555693">
        <w:t xml:space="preserve">lacking maternally-contributed </w:t>
      </w:r>
      <w:r w:rsidR="009D5C49">
        <w:t xml:space="preserve">functional </w:t>
      </w:r>
      <w:r w:rsidR="00306543">
        <w:t xml:space="preserve">Groucho. These embryos </w:t>
      </w:r>
      <w:r w:rsidR="00071D1D">
        <w:t xml:space="preserve">are derived from female </w:t>
      </w:r>
      <w:proofErr w:type="spellStart"/>
      <w:r w:rsidR="00071D1D">
        <w:t>germline</w:t>
      </w:r>
      <w:proofErr w:type="spellEnd"/>
      <w:r w:rsidR="00071D1D">
        <w:t xml:space="preserve"> clones of a </w:t>
      </w:r>
      <w:proofErr w:type="spellStart"/>
      <w:r w:rsidR="00071D1D">
        <w:t>Gro</w:t>
      </w:r>
      <w:proofErr w:type="spellEnd"/>
      <w:r w:rsidR="00071D1D">
        <w:t xml:space="preserve"> allele that give rise to a severely truncated and therefore non-functional </w:t>
      </w:r>
      <w:proofErr w:type="spellStart"/>
      <w:r w:rsidR="00071D1D">
        <w:t>Gro</w:t>
      </w:r>
      <w:proofErr w:type="spellEnd"/>
      <w:r w:rsidR="00071D1D">
        <w:t xml:space="preserve"> </w:t>
      </w:r>
      <w:r w:rsidR="00306543">
        <w:t>gene product</w:t>
      </w:r>
      <w:r w:rsidR="009D5C49">
        <w:t>.</w:t>
      </w:r>
      <w:r w:rsidR="00306543">
        <w:t xml:space="preserve"> Analysis of </w:t>
      </w:r>
      <w:proofErr w:type="spellStart"/>
      <w:r w:rsidR="00306543">
        <w:t>Gro</w:t>
      </w:r>
      <w:proofErr w:type="spellEnd"/>
      <w:r w:rsidR="00306543">
        <w:t xml:space="preserve"> transcript levels across samples at each </w:t>
      </w:r>
      <w:proofErr w:type="spellStart"/>
      <w:r w:rsidR="00306543">
        <w:t>timepoint</w:t>
      </w:r>
      <w:proofErr w:type="spellEnd"/>
      <w:r w:rsidR="00306543">
        <w:t xml:space="preserve"> confirms overexpressing lines accumulated increased transcript levels, with the effect being greatest at the first </w:t>
      </w:r>
      <w:proofErr w:type="spellStart"/>
      <w:r w:rsidR="00306543">
        <w:t>timepoint</w:t>
      </w:r>
      <w:proofErr w:type="spellEnd"/>
      <w:r w:rsidR="00DC538D">
        <w:t xml:space="preserve"> (Fig. 2-13</w:t>
      </w:r>
      <w:r w:rsidR="00306543">
        <w:t>A</w:t>
      </w:r>
      <w:r w:rsidR="00A15868">
        <w:t>);</w:t>
      </w:r>
      <w:r w:rsidR="00306543">
        <w:t xml:space="preserve"> Groucho loss-of-function embryos failed to accumulate </w:t>
      </w:r>
      <w:proofErr w:type="spellStart"/>
      <w:r w:rsidR="00306543">
        <w:t>Gro</w:t>
      </w:r>
      <w:proofErr w:type="spellEnd"/>
      <w:r w:rsidR="00306543">
        <w:t xml:space="preserve"> transcripts to any significant degree across all </w:t>
      </w:r>
      <w:proofErr w:type="spellStart"/>
      <w:r w:rsidR="00306543">
        <w:t>timepoints</w:t>
      </w:r>
      <w:proofErr w:type="spellEnd"/>
      <w:r w:rsidR="00306543">
        <w:t xml:space="preserve">. Wild-type embryos exhibit the </w:t>
      </w:r>
      <w:r w:rsidR="00A15868">
        <w:t>expected</w:t>
      </w:r>
      <w:r w:rsidR="00306543">
        <w:t xml:space="preserve"> pattern of initially high levels of maternally-deposited transcript, which are </w:t>
      </w:r>
      <w:r w:rsidR="00A15868">
        <w:t>gradually</w:t>
      </w:r>
      <w:r w:rsidR="00306543">
        <w:t xml:space="preserve"> reduced as </w:t>
      </w:r>
      <w:r w:rsidR="00DC538D">
        <w:t>development proceeds (Fig. 2-13</w:t>
      </w:r>
      <w:r w:rsidR="00306543">
        <w:t>B).</w:t>
      </w:r>
    </w:p>
    <w:p w14:paraId="7D7FE12C" w14:textId="601285B6" w:rsidR="00306543" w:rsidRDefault="00306543" w:rsidP="00BA12A8">
      <w:pPr>
        <w:spacing w:line="480" w:lineRule="auto"/>
        <w:ind w:firstLine="720"/>
      </w:pPr>
      <w:r>
        <w:t>Clustering of RNA-</w:t>
      </w:r>
      <w:proofErr w:type="spellStart"/>
      <w:r>
        <w:t>seq</w:t>
      </w:r>
      <w:proofErr w:type="spellEnd"/>
      <w:r>
        <w:t xml:space="preserve"> </w:t>
      </w:r>
      <w:r w:rsidR="00A15868">
        <w:t>profiles</w:t>
      </w:r>
      <w:r>
        <w:t xml:space="preserve"> reveals the </w:t>
      </w:r>
      <w:proofErr w:type="spellStart"/>
      <w:r>
        <w:t>transcriptomes</w:t>
      </w:r>
      <w:proofErr w:type="spellEnd"/>
      <w:r>
        <w:t xml:space="preserve"> cluster </w:t>
      </w:r>
      <w:r w:rsidR="00A15868">
        <w:t xml:space="preserve">first </w:t>
      </w:r>
      <w:r>
        <w:t xml:space="preserve">by </w:t>
      </w:r>
      <w:proofErr w:type="spellStart"/>
      <w:r>
        <w:t>timepoint</w:t>
      </w:r>
      <w:proofErr w:type="spellEnd"/>
      <w:r>
        <w:t>, then by Groucho dosage</w:t>
      </w:r>
      <w:r w:rsidR="00DC538D">
        <w:t xml:space="preserve"> (Fig 2-14</w:t>
      </w:r>
      <w:r w:rsidR="00F034D8">
        <w:t>)</w:t>
      </w:r>
      <w:r>
        <w:t>.</w:t>
      </w:r>
      <w:r w:rsidR="00F034D8">
        <w:t xml:space="preserve"> Groucho loss-of-function samples segregate well from wild-type and overexpression samples, while cluster discrimination between wild-type and overexpression is relatively weak, indicating that loss-of-function embryos exhibit a greater degree of </w:t>
      </w:r>
      <w:proofErr w:type="spellStart"/>
      <w:r w:rsidR="00F034D8">
        <w:t>transcriptome</w:t>
      </w:r>
      <w:proofErr w:type="spellEnd"/>
      <w:r w:rsidR="00F034D8">
        <w:t xml:space="preserve"> deviation from all other samples, while there are enough similarities between overexpression and wild-type embryos that they can cluster together. Groucho loss-of-function samples from the second and third </w:t>
      </w:r>
      <w:proofErr w:type="spellStart"/>
      <w:r w:rsidR="00F034D8">
        <w:t>timepoints</w:t>
      </w:r>
      <w:proofErr w:type="spellEnd"/>
      <w:r w:rsidR="00F034D8">
        <w:t xml:space="preserve"> cluster independently from all other samples at those </w:t>
      </w:r>
      <w:r w:rsidR="00A15868">
        <w:t xml:space="preserve">two </w:t>
      </w:r>
      <w:proofErr w:type="spellStart"/>
      <w:r w:rsidR="00A15868">
        <w:t>timepoints</w:t>
      </w:r>
      <w:proofErr w:type="spellEnd"/>
      <w:r w:rsidR="00A15868">
        <w:t>, indicating that</w:t>
      </w:r>
      <w:r w:rsidR="00F034D8">
        <w:t xml:space="preserve"> </w:t>
      </w:r>
      <w:r w:rsidR="00A15868">
        <w:t xml:space="preserve">the </w:t>
      </w:r>
      <w:r w:rsidR="00F034D8">
        <w:t xml:space="preserve">accumulation of differences in gene regulation has put these embryos on a </w:t>
      </w:r>
      <w:r w:rsidR="00A15868">
        <w:t>highly divergent</w:t>
      </w:r>
      <w:r w:rsidR="00F034D8">
        <w:t xml:space="preserve"> and non-viable de</w:t>
      </w:r>
      <w:r w:rsidR="00220297">
        <w:t>v</w:t>
      </w:r>
      <w:r w:rsidR="00DC538D">
        <w:t>elopmental trajectory (Fig. 2-14</w:t>
      </w:r>
      <w:r w:rsidR="00F034D8">
        <w:t>, red box).</w:t>
      </w:r>
    </w:p>
    <w:p w14:paraId="16C526A4" w14:textId="436AB50E" w:rsidR="008B10CF" w:rsidRDefault="008B10CF" w:rsidP="00BA12A8">
      <w:pPr>
        <w:spacing w:line="480" w:lineRule="auto"/>
        <w:ind w:firstLine="720"/>
      </w:pPr>
      <w:r>
        <w:t>Principal component analysis</w:t>
      </w:r>
      <w:r w:rsidR="006F1624">
        <w:t xml:space="preserve"> (PCA)</w:t>
      </w:r>
      <w:r>
        <w:t xml:space="preserve"> allows a more detailed dissection of </w:t>
      </w:r>
      <w:proofErr w:type="spellStart"/>
      <w:r>
        <w:t>transcriptome</w:t>
      </w:r>
      <w:proofErr w:type="spellEnd"/>
      <w:r>
        <w:t xml:space="preserve"> profile changes between Groucho dosages, and how those ch</w:t>
      </w:r>
      <w:r w:rsidR="00220297">
        <w:t>a</w:t>
      </w:r>
      <w:r w:rsidR="00DC538D">
        <w:t>nges evolve over time (Fig. 2-15</w:t>
      </w:r>
      <w:r>
        <w:t xml:space="preserve">). </w:t>
      </w:r>
      <w:r w:rsidR="006F1624">
        <w:t xml:space="preserve">PCA is a common technique used to visualize high-dimensionality data in two dimensions; linear distance between two points is directly proportional to the dissimilarity between those samples. PCA analysis reveals two sources of variance between samples: developmental stage on the x-axis, and </w:t>
      </w:r>
      <w:proofErr w:type="spellStart"/>
      <w:r w:rsidR="006F1624">
        <w:t>Gro</w:t>
      </w:r>
      <w:proofErr w:type="spellEnd"/>
      <w:r w:rsidR="006F1624">
        <w:t xml:space="preserve"> dosage on the y-axis, fitting with the major </w:t>
      </w:r>
      <w:r w:rsidR="00943FAB">
        <w:t>determinants</w:t>
      </w:r>
      <w:r w:rsidR="006F1624">
        <w:t xml:space="preserve"> of hierarchical clustering seen in the previous c</w:t>
      </w:r>
      <w:r w:rsidR="00943FAB">
        <w:t xml:space="preserve">orrelation </w:t>
      </w:r>
      <w:proofErr w:type="spellStart"/>
      <w:r w:rsidR="00943FAB">
        <w:t>heatmap</w:t>
      </w:r>
      <w:proofErr w:type="spellEnd"/>
      <w:r w:rsidR="00943FAB">
        <w:t xml:space="preserve">. </w:t>
      </w:r>
      <w:r w:rsidR="004F14EE">
        <w:t xml:space="preserve">Comparison of the overexpression lines with the wild-type embryos shows that while these samples exhibit overall high similarity at early </w:t>
      </w:r>
      <w:proofErr w:type="spellStart"/>
      <w:r w:rsidR="004F14EE">
        <w:t>timepoints</w:t>
      </w:r>
      <w:proofErr w:type="spellEnd"/>
      <w:r w:rsidR="004F14EE">
        <w:t xml:space="preserve"> (upper-left cluster), overexpression samples grow increasingly distinct from wild-type over time, as can be seen by the divergence of these points from the wild-type sample (in red). </w:t>
      </w:r>
      <w:proofErr w:type="spellStart"/>
      <w:r w:rsidR="004F14EE">
        <w:t>Gro</w:t>
      </w:r>
      <w:proofErr w:type="spellEnd"/>
      <w:r w:rsidR="004F14EE">
        <w:t xml:space="preserve"> loss-of-function samples </w:t>
      </w:r>
      <w:r w:rsidR="00A15868">
        <w:t>plot</w:t>
      </w:r>
      <w:r w:rsidR="004F14EE">
        <w:t xml:space="preserve"> independently </w:t>
      </w:r>
      <w:r w:rsidR="00A15868">
        <w:t xml:space="preserve">at all </w:t>
      </w:r>
      <w:proofErr w:type="spellStart"/>
      <w:r w:rsidR="00A15868">
        <w:t>timepoints</w:t>
      </w:r>
      <w:proofErr w:type="spellEnd"/>
      <w:r w:rsidR="00A15868">
        <w:t>, exhibiting a</w:t>
      </w:r>
      <w:r w:rsidR="004F14EE">
        <w:t xml:space="preserve"> strong divergence from all other samples at all </w:t>
      </w:r>
      <w:proofErr w:type="spellStart"/>
      <w:r w:rsidR="004F14EE">
        <w:t>timepoints</w:t>
      </w:r>
      <w:proofErr w:type="spellEnd"/>
      <w:r w:rsidR="004F14EE">
        <w:t>.</w:t>
      </w:r>
    </w:p>
    <w:p w14:paraId="0EC7D1E3" w14:textId="2C2BF65A" w:rsidR="00A15868" w:rsidRDefault="009D5C49" w:rsidP="00BA12A8">
      <w:pPr>
        <w:spacing w:line="480" w:lineRule="auto"/>
        <w:ind w:firstLine="720"/>
      </w:pPr>
      <w:r>
        <w:t xml:space="preserve">Perturbation of Groucho levels results in the </w:t>
      </w:r>
      <w:proofErr w:type="spellStart"/>
      <w:r>
        <w:t>misregulation</w:t>
      </w:r>
      <w:proofErr w:type="spellEnd"/>
      <w:r>
        <w:t xml:space="preserve"> of a significant proportion of the Drosophila genome over each timespan (</w:t>
      </w:r>
      <w:r w:rsidR="000B41DA" w:rsidRPr="00DF7C23">
        <w:t>Fig</w:t>
      </w:r>
      <w:r w:rsidR="00DC538D">
        <w:t xml:space="preserve"> 2-16</w:t>
      </w:r>
      <w:r w:rsidR="007263B7">
        <w:t>A</w:t>
      </w:r>
      <w:r>
        <w:t>). The Groucho loss-of-function phenotype was more severe than that obtained from overexpression,</w:t>
      </w:r>
      <w:r w:rsidR="00E67908">
        <w:t xml:space="preserve"> with</w:t>
      </w:r>
      <w:r w:rsidR="004643B0">
        <w:t xml:space="preserve"> over 10% of genes exhibiting changes in expression level</w:t>
      </w:r>
      <w:r w:rsidR="00E67908">
        <w:t xml:space="preserve"> at each </w:t>
      </w:r>
      <w:commentRangeStart w:id="7"/>
      <w:proofErr w:type="spellStart"/>
      <w:r w:rsidR="00E67908">
        <w:t>timepoint</w:t>
      </w:r>
      <w:commentRangeEnd w:id="7"/>
      <w:proofErr w:type="spellEnd"/>
      <w:r w:rsidR="00071D1D">
        <w:rPr>
          <w:rStyle w:val="CommentReference"/>
        </w:rPr>
        <w:commentReference w:id="7"/>
      </w:r>
      <w:r w:rsidR="007263B7">
        <w:t xml:space="preserve">, with the greatest effect seen in the second, 4 </w:t>
      </w:r>
      <w:r w:rsidR="00551DEF">
        <w:t>to</w:t>
      </w:r>
      <w:r w:rsidR="00DC538D">
        <w:t xml:space="preserve"> 6.5 hour stage (Fig. 2-16</w:t>
      </w:r>
      <w:r w:rsidR="007263B7">
        <w:t>B). Overexpression samples exhibit a smaller yet still significant proportion of differentially expressed genes, with the strongest ef</w:t>
      </w:r>
      <w:r w:rsidR="00FD7F1A">
        <w:t>fect seen at the final, 6.</w:t>
      </w:r>
      <w:r w:rsidR="007263B7">
        <w:t>5 to 9 hour stage</w:t>
      </w:r>
      <w:r w:rsidR="004643B0">
        <w:t xml:space="preserve">. </w:t>
      </w:r>
      <w:r w:rsidR="00FD7F1A">
        <w:t xml:space="preserve">Comparison of differentially expressed genes in the three </w:t>
      </w:r>
      <w:proofErr w:type="spellStart"/>
      <w:r w:rsidR="00FD7F1A">
        <w:t>Gro</w:t>
      </w:r>
      <w:proofErr w:type="spellEnd"/>
      <w:r w:rsidR="00FD7F1A">
        <w:t xml:space="preserve"> overexpression lines reveals significant correlation between activation or repression </w:t>
      </w:r>
      <w:r w:rsidR="00973604">
        <w:t>of genes regardless of Groucho dosage</w:t>
      </w:r>
      <w:r w:rsidR="00FD7F1A">
        <w:t>, with this effect holding ac</w:t>
      </w:r>
      <w:r w:rsidR="00DC538D">
        <w:t xml:space="preserve">ross all </w:t>
      </w:r>
      <w:proofErr w:type="spellStart"/>
      <w:r w:rsidR="00DC538D">
        <w:t>timepoints</w:t>
      </w:r>
      <w:proofErr w:type="spellEnd"/>
      <w:r w:rsidR="00DC538D">
        <w:t xml:space="preserve"> (Fig. 2-17</w:t>
      </w:r>
      <w:r w:rsidR="00A15868">
        <w:t>).</w:t>
      </w:r>
    </w:p>
    <w:p w14:paraId="206C37C0" w14:textId="2D93EAA5" w:rsidR="009D5C49" w:rsidRPr="00742D23" w:rsidRDefault="004643B0" w:rsidP="00BA12A8">
      <w:pPr>
        <w:spacing w:line="480" w:lineRule="auto"/>
        <w:ind w:firstLine="720"/>
      </w:pPr>
      <w:r>
        <w:t xml:space="preserve">As Groucho is known to restrict the expression patterns of </w:t>
      </w:r>
      <w:r w:rsidR="00071D1D">
        <w:t xml:space="preserve">many developmental regulators </w:t>
      </w:r>
      <w:r>
        <w:t xml:space="preserve">including </w:t>
      </w:r>
      <w:r w:rsidR="00071D1D">
        <w:t>transcription factors, splicing factors, and signaling molecules</w:t>
      </w:r>
      <w:r>
        <w:t xml:space="preserve"> (</w:t>
      </w:r>
      <w:r w:rsidR="00071D1D">
        <w:t xml:space="preserve">e.g., </w:t>
      </w:r>
      <w:r>
        <w:t>tailless</w:t>
      </w:r>
      <w:r w:rsidR="00071D1D">
        <w:t xml:space="preserve">, </w:t>
      </w:r>
      <w:proofErr w:type="spellStart"/>
      <w:r w:rsidR="00E67908">
        <w:t>huckebein</w:t>
      </w:r>
      <w:proofErr w:type="spellEnd"/>
      <w:r w:rsidR="00071D1D">
        <w:t xml:space="preserve">, </w:t>
      </w:r>
      <w:proofErr w:type="spellStart"/>
      <w:r w:rsidR="00071D1D">
        <w:t>zen</w:t>
      </w:r>
      <w:proofErr w:type="spellEnd"/>
      <w:r w:rsidR="00071D1D">
        <w:t xml:space="preserve">, </w:t>
      </w:r>
      <w:proofErr w:type="spellStart"/>
      <w:r w:rsidR="00071D1D">
        <w:t>Sxl</w:t>
      </w:r>
      <w:proofErr w:type="spellEnd"/>
      <w:r w:rsidR="00071D1D">
        <w:t xml:space="preserve">, </w:t>
      </w:r>
      <w:proofErr w:type="spellStart"/>
      <w:r w:rsidR="00071D1D">
        <w:t>dpp</w:t>
      </w:r>
      <w:proofErr w:type="spellEnd"/>
      <w:r w:rsidR="00071D1D">
        <w:t>, etc.</w:t>
      </w:r>
      <w:r w:rsidR="00E67908">
        <w:t>),</w:t>
      </w:r>
      <w:r>
        <w:t xml:space="preserve"> it is suspected that many of these </w:t>
      </w:r>
      <w:r w:rsidR="00ED2BD5">
        <w:t>potential</w:t>
      </w:r>
      <w:r>
        <w:t xml:space="preserve"> Groucho targets are secondary targets of Groucho and are not regulated by</w:t>
      </w:r>
      <w:r w:rsidR="00FE0377">
        <w:t xml:space="preserve"> direct</w:t>
      </w:r>
      <w:r>
        <w:t xml:space="preserve"> Groucho occupancy of their enhancer regions.</w:t>
      </w:r>
      <w:r w:rsidR="00FD7F1A">
        <w:t xml:space="preserve"> In order to reduce the inclusion of these secondary effects in our determination of </w:t>
      </w:r>
      <w:proofErr w:type="spellStart"/>
      <w:r w:rsidR="00FD7F1A">
        <w:t>Gro</w:t>
      </w:r>
      <w:proofErr w:type="spellEnd"/>
      <w:r w:rsidR="00FD7F1A">
        <w:t xml:space="preserve"> targets, we </w:t>
      </w:r>
      <w:r w:rsidR="00A15868">
        <w:t>refined</w:t>
      </w:r>
      <w:r w:rsidR="00FD7F1A">
        <w:t xml:space="preserve"> the list of potential Groucho targets in two ways. First, we focus</w:t>
      </w:r>
      <w:r w:rsidR="00A15868">
        <w:t>ed</w:t>
      </w:r>
      <w:r w:rsidR="00FD7F1A">
        <w:t xml:space="preserve"> on genes that exhibit a response of an opposite magnitude in the loss-of-function and one and more overexpression lines (i.e. up-regulated under conditions of lowered </w:t>
      </w:r>
      <w:proofErr w:type="spellStart"/>
      <w:r w:rsidR="00FD7F1A">
        <w:t>Gro</w:t>
      </w:r>
      <w:proofErr w:type="spellEnd"/>
      <w:r w:rsidR="00FD7F1A">
        <w:t xml:space="preserve"> dosage and down-regulated under increased dosage, or vice-versa). This results in a significant restriction of the effected gene l</w:t>
      </w:r>
      <w:r w:rsidR="00DC53DC">
        <w:t xml:space="preserve">ist at each </w:t>
      </w:r>
      <w:proofErr w:type="spellStart"/>
      <w:r w:rsidR="00DC53DC">
        <w:t>timepoint</w:t>
      </w:r>
      <w:proofErr w:type="spellEnd"/>
      <w:r w:rsidR="00DC538D">
        <w:t xml:space="preserve"> (Fig. 2-18</w:t>
      </w:r>
      <w:r w:rsidR="00FD7F1A">
        <w:t xml:space="preserve">). Secondly, we narrowed this list to only those genes associated with </w:t>
      </w:r>
      <w:r w:rsidR="00A15868">
        <w:t xml:space="preserve">adjacent or overlapping </w:t>
      </w:r>
      <w:r w:rsidR="00FD7F1A">
        <w:t xml:space="preserve">Groucho binding, as determined by </w:t>
      </w:r>
      <w:proofErr w:type="spellStart"/>
      <w:r w:rsidR="00FD7F1A">
        <w:t>ChIP</w:t>
      </w:r>
      <w:proofErr w:type="spellEnd"/>
      <w:r w:rsidR="00FD7F1A">
        <w:t xml:space="preserve">-seq. The resulting gene list </w:t>
      </w:r>
      <w:r w:rsidR="00E408C1">
        <w:t xml:space="preserve">is significantly reduced, consisting of </w:t>
      </w:r>
      <w:r w:rsidR="003E4050">
        <w:t xml:space="preserve">248 genes, of which 151 are common between the 2x and 4x </w:t>
      </w:r>
      <w:proofErr w:type="spellStart"/>
      <w:r w:rsidR="003E4050">
        <w:t>G</w:t>
      </w:r>
      <w:r w:rsidR="00DC53DC">
        <w:t>r</w:t>
      </w:r>
      <w:r w:rsidR="00DC538D">
        <w:t>o</w:t>
      </w:r>
      <w:proofErr w:type="spellEnd"/>
      <w:r w:rsidR="00DC538D">
        <w:t xml:space="preserve"> overexpression lines (Fig 2-19</w:t>
      </w:r>
      <w:r w:rsidR="003E4050">
        <w:t xml:space="preserve"> &amp; Supplemental Table 1). </w:t>
      </w:r>
    </w:p>
    <w:p w14:paraId="03CB6574" w14:textId="0097DCA7" w:rsidR="009D5C49" w:rsidRDefault="009D5C49" w:rsidP="00BA12A8">
      <w:pPr>
        <w:spacing w:line="480" w:lineRule="auto"/>
        <w:ind w:firstLine="720"/>
      </w:pPr>
      <w:r>
        <w:t xml:space="preserve">Though the Groucho/TLE family of proteins have traditionally </w:t>
      </w:r>
      <w:r w:rsidR="0073152C">
        <w:t xml:space="preserve">been thought of as obligate repressors, </w:t>
      </w:r>
      <w:r w:rsidR="005D1B49">
        <w:t xml:space="preserve">TLE3, a human Groucho </w:t>
      </w:r>
      <w:proofErr w:type="spellStart"/>
      <w:r w:rsidR="005D1B49">
        <w:t>ortholog</w:t>
      </w:r>
      <w:proofErr w:type="spellEnd"/>
      <w:r w:rsidR="0073152C">
        <w:t>, was recently shown to primarily serve as an activator, though the mechanism remains unknown</w:t>
      </w:r>
      <w:r w:rsidR="005C4807">
        <w:t xml:space="preserve"> </w:t>
      </w:r>
      <w:r w:rsidR="00994A53">
        <w:fldChar w:fldCharType="begin"/>
      </w:r>
      <w:r w:rsidR="00994A53">
        <w:instrText xml:space="preserve"> ADDIN EN.CITE &lt;EndNote&gt;&lt;Cite&gt;&lt;Author&gt;Villanueva&lt;/Author&gt;&lt;Year&gt;2011&lt;/Year&gt;&lt;RecNum&gt;1659&lt;/RecNum&gt;&lt;DisplayText&gt;(Villanueva et al., 2011)&lt;/DisplayText&gt;&lt;record&gt;&lt;rec-number&gt;1659&lt;/rec-number&gt;&lt;foreign-keys&gt;&lt;key app="EN" db-id="txpdr0vslpwzage5afxvdv2xds5vfp9zsafw" timestamp="1435089951"&gt;1659&lt;/key&gt;&lt;/foreign-keys&gt;&lt;ref-type name="Journal Article"&gt;17&lt;/ref-type&gt;&lt;contributors&gt;&lt;authors&gt;&lt;author&gt;Villanueva, Claudio J&lt;/author&gt;&lt;author&gt;Waki, Hironori&lt;/author&gt;&lt;author&gt;Godio, Cristina&lt;/author&gt;&lt;author&gt;Nielsen, Ronni&lt;/author&gt;&lt;author&gt;Chou, Wen-Ling&lt;/author&gt;&lt;author&gt;Vargas, Leo&lt;/author&gt;&lt;author&gt;Wroblewski, Kevin&lt;/author&gt;&lt;author&gt;Schmedt, Christian&lt;/author&gt;&lt;author&gt;Chao, Lily C&lt;/author&gt;&lt;author&gt;Boyadjian, Rima&lt;/author&gt;&lt;author&gt;Mandrup, Susanne&lt;/author&gt;&lt;author&gt;Hevener, Andrea&lt;/author&gt;&lt;author&gt;Saez, Enrique&lt;/author&gt;&lt;author&gt;Tontonoz, Peter&lt;/author&gt;&lt;/authors&gt;&lt;/contributors&gt;&lt;titles&gt;&lt;title&gt;TLE3 Is a Dual-Function Transcriptional Coregulator of Adipogenesis&lt;/title&gt;&lt;secondary-title&gt;Cell Metabolism&lt;/secondary-title&gt;&lt;/titles&gt;&lt;periodical&gt;&lt;full-title&gt;Cell Metabolism&lt;/full-title&gt;&lt;/periodical&gt;&lt;pages&gt;413-427&lt;/pages&gt;&lt;volume&gt;13&lt;/volume&gt;&lt;number&gt;4&lt;/number&gt;&lt;dates&gt;&lt;year&gt;2011&lt;/year&gt;&lt;pub-dates&gt;&lt;date&gt;May 06&lt;/date&gt;&lt;/pub-dates&gt;&lt;/dates&gt;&lt;publisher&gt;Elsevier Inc.&lt;/publisher&gt;&lt;label&gt;r08905&lt;/label&gt;&lt;urls&gt;&lt;related-urls&gt;&lt;url&gt;http://dx.doi.org/10.1016/j.cmet.2011.02.014&lt;/url&gt;&lt;/related-urls&gt;&lt;pdf-urls&gt;&lt;url&gt;file://localhost/Users/mike/Documents/Papers2/Articles/2011/Villanueva/Villanueva-2011-Cell%20Metabolism-TLE3%20Is%20a%20Dual-Function%20Transcriptional%20Coregulator%20of%20Adipogenesis-4.pdf&lt;/url&gt;&lt;/pdf-urls&gt;&lt;/urls&gt;&lt;custom3&gt;papers2://publication/uuid/CC60C8A9-C023-4F30-AC53-E88E67B12FF0&lt;/custom3&gt;&lt;electronic-resource-num&gt;10.1016/j.cmet.2011.02.014&lt;/electronic-resource-num&gt;&lt;/record&gt;&lt;/Cite&gt;&lt;/EndNote&gt;</w:instrText>
      </w:r>
      <w:r w:rsidR="00994A53">
        <w:fldChar w:fldCharType="separate"/>
      </w:r>
      <w:r w:rsidR="00994A53">
        <w:rPr>
          <w:noProof/>
        </w:rPr>
        <w:t>(Villanueva et al., 2011)</w:t>
      </w:r>
      <w:r w:rsidR="00994A53">
        <w:fldChar w:fldCharType="end"/>
      </w:r>
      <w:r w:rsidR="004314D5">
        <w:t xml:space="preserve">. Additionally, </w:t>
      </w:r>
      <w:proofErr w:type="spellStart"/>
      <w:r w:rsidR="004314D5">
        <w:t>CtBP</w:t>
      </w:r>
      <w:proofErr w:type="spellEnd"/>
      <w:r w:rsidR="000514F0">
        <w:t xml:space="preserve">, a canonical, short-range </w:t>
      </w:r>
      <w:r w:rsidR="000514F0">
        <w:rPr>
          <w:i/>
        </w:rPr>
        <w:t xml:space="preserve">Drosophila </w:t>
      </w:r>
      <w:proofErr w:type="spellStart"/>
      <w:r w:rsidR="00D74350">
        <w:t>co</w:t>
      </w:r>
      <w:r w:rsidR="000514F0">
        <w:t>repressor</w:t>
      </w:r>
      <w:proofErr w:type="spellEnd"/>
      <w:r w:rsidR="000514F0">
        <w:t xml:space="preserve">, was shown to serve as a co-activator of certain </w:t>
      </w:r>
      <w:proofErr w:type="spellStart"/>
      <w:r w:rsidR="000514F0">
        <w:t>Wnt</w:t>
      </w:r>
      <w:proofErr w:type="spellEnd"/>
      <w:r w:rsidR="000514F0">
        <w:t xml:space="preserve">-regulated genes, this switch in behavior being controlled by the protein’s </w:t>
      </w:r>
      <w:proofErr w:type="spellStart"/>
      <w:r w:rsidR="000514F0">
        <w:t>oligomeric</w:t>
      </w:r>
      <w:proofErr w:type="spellEnd"/>
      <w:r w:rsidR="000514F0">
        <w:t xml:space="preserve"> state</w:t>
      </w:r>
      <w:r w:rsidR="005C4807" w:rsidRPr="005C4807">
        <w:t xml:space="preserve"> </w:t>
      </w:r>
      <w:r w:rsidR="00994A53">
        <w:fldChar w:fldCharType="begin"/>
      </w:r>
      <w:r w:rsidR="00994A53">
        <w:instrText xml:space="preserve"> ADDIN EN.CITE &lt;EndNote&gt;&lt;Cite&gt;&lt;Author&gt;Bhambhani&lt;/Author&gt;&lt;Year&gt;2011&lt;/Year&gt;&lt;RecNum&gt;2284&lt;/RecNum&gt;&lt;DisplayText&gt;(Bhambhani et al., 2011)&lt;/DisplayText&gt;&lt;record&gt;&lt;rec-number&gt;2284&lt;/rec-number&gt;&lt;foreign-keys&gt;&lt;key app="EN" db-id="txpdr0vslpwzage5afxvdv2xds5vfp9zsafw" timestamp="1435089952"&gt;2284&lt;/key&gt;&lt;/foreign-keys&gt;&lt;ref-type name="Journal Article"&gt;17&lt;/ref-type&gt;&lt;contributors&gt;&lt;authors&gt;&lt;author&gt;Bhambhani, Chandan&lt;/author&gt;&lt;author&gt;Chang, Jinhee L&lt;/author&gt;&lt;author&gt;Akey, David L&lt;/author&gt;&lt;author&gt;Cadigan, Ken M&lt;/author&gt;&lt;/authors&gt;&lt;/contributors&gt;&lt;titles&gt;&lt;title&gt;The oligomeric state of CtBP determines its role as a transcriptional co-activator and co-repressor of Wingless targets&lt;/title&gt;&lt;secondary-title&gt;The EMBO Journal&lt;/secondary-title&gt;&lt;/titles&gt;&lt;periodical&gt;&lt;full-title&gt;The EMBO Journal&lt;/full-title&gt;&lt;/periodical&gt;&lt;pages&gt;2031-2043&lt;/pages&gt;&lt;volume&gt;30&lt;/volume&gt;&lt;number&gt;10&lt;/number&gt;&lt;dates&gt;&lt;year&gt;2011&lt;/year&gt;&lt;pub-dates&gt;&lt;date&gt;May 05&lt;/date&gt;&lt;/pub-dates&gt;&lt;/dates&gt;&lt;publisher&gt;Nature Publishing Group&lt;/publisher&gt;&lt;label&gt;r09760&lt;/label&gt;&lt;urls&gt;&lt;related-urls&gt;&lt;url&gt;http://dx.doi.org/10.1038/emboj.2011.100&lt;/url&gt;&lt;/related-urls&gt;&lt;pdf-urls&gt;&lt;url&gt;file://localhost/Users/mike/Documents/Papers2/Articles/2011/Bhambhani/Bhambhani-2011-EMBO%20J-The%20oligomeric%20state%20of%20CtBP%20determines%20its%20role%20as%20a%20transcriptional%20co-activator%20and%20co-repressor%20of%20Wingless%20targets.pdf&lt;/url&gt;&lt;/pdf-urls&gt;&lt;/urls&gt;&lt;custom3&gt;papers2://publication/uuid/FD4D98ED-C2DE-41CD-BD74-21B68E7CB9A4&lt;/custom3&gt;&lt;electronic-resource-num&gt;10.1038/emboj.2011.100&lt;/electronic-resource-num&gt;&lt;/record&gt;&lt;/Cite&gt;&lt;/EndNote&gt;</w:instrText>
      </w:r>
      <w:r w:rsidR="00994A53">
        <w:fldChar w:fldCharType="separate"/>
      </w:r>
      <w:r w:rsidR="00994A53">
        <w:rPr>
          <w:noProof/>
        </w:rPr>
        <w:t>(Bhambhani et al., 2011)</w:t>
      </w:r>
      <w:r w:rsidR="00994A53">
        <w:fldChar w:fldCharType="end"/>
      </w:r>
      <w:r w:rsidR="000514F0">
        <w:t>.</w:t>
      </w:r>
    </w:p>
    <w:p w14:paraId="7DC1B77C" w14:textId="1E42EE6F" w:rsidR="00A30785" w:rsidRDefault="008D6626" w:rsidP="00D174D1">
      <w:pPr>
        <w:spacing w:line="480" w:lineRule="auto"/>
        <w:ind w:firstLine="720"/>
      </w:pPr>
      <w:r>
        <w:t>The significantly enriched gene ontology groups for predicted Groucho-repressed genes (n = 162) contain several groups indicative of transcription regulation (GO:0006355, n = 37) and developmental processes (GO:0032502, n = 81)</w:t>
      </w:r>
      <w:r w:rsidR="00DC53DC">
        <w:t xml:space="preserve"> (Fig</w:t>
      </w:r>
      <w:r w:rsidR="00DC538D">
        <w:t>. 2-20</w:t>
      </w:r>
      <w:r w:rsidR="00DC53DC">
        <w:t>)</w:t>
      </w:r>
      <w:r>
        <w:t xml:space="preserve">. </w:t>
      </w:r>
      <w:r w:rsidR="000B41DA">
        <w:rPr>
          <w:i/>
        </w:rPr>
        <w:t xml:space="preserve"> </w:t>
      </w:r>
      <w:r>
        <w:t xml:space="preserve">Of the 146 predicted Groucho-activated genes, no gene ontologies were significantly enriched, leading us to hypothesize that these genes are potentially the result of random noise </w:t>
      </w:r>
      <w:r w:rsidR="006F619C">
        <w:t xml:space="preserve">in </w:t>
      </w:r>
      <w:r w:rsidR="00742D23">
        <w:t>the</w:t>
      </w:r>
      <w:r w:rsidR="006F619C">
        <w:t xml:space="preserve"> gene expression data</w:t>
      </w:r>
      <w:r>
        <w:t xml:space="preserve"> and do not represent direct Groucho targets.</w:t>
      </w:r>
    </w:p>
    <w:p w14:paraId="6358ED1A" w14:textId="77777777" w:rsidR="00903FF8" w:rsidRDefault="00903FF8" w:rsidP="00DF7C23">
      <w:pPr>
        <w:spacing w:line="480" w:lineRule="auto"/>
        <w:rPr>
          <w:i/>
        </w:rPr>
      </w:pPr>
    </w:p>
    <w:p w14:paraId="3E664FDE" w14:textId="72A8F409" w:rsidR="00683D3D" w:rsidRDefault="00683D3D" w:rsidP="00DF7C23">
      <w:pPr>
        <w:spacing w:line="480" w:lineRule="auto"/>
        <w:rPr>
          <w:i/>
        </w:rPr>
      </w:pPr>
      <w:r>
        <w:rPr>
          <w:i/>
        </w:rPr>
        <w:t>Groucho-regulated genes are enriched for stalled RNA polymerase</w:t>
      </w:r>
    </w:p>
    <w:p w14:paraId="0EE7EE2D" w14:textId="77777777" w:rsidR="00683D3D" w:rsidRDefault="00683D3D" w:rsidP="00DF7C23">
      <w:pPr>
        <w:spacing w:line="480" w:lineRule="auto"/>
        <w:rPr>
          <w:i/>
        </w:rPr>
      </w:pPr>
    </w:p>
    <w:p w14:paraId="1AE4084D" w14:textId="29ADB199" w:rsidR="00866555" w:rsidRDefault="009B74B7" w:rsidP="00D174D1">
      <w:pPr>
        <w:spacing w:line="480" w:lineRule="auto"/>
        <w:ind w:firstLine="720"/>
      </w:pPr>
      <w:proofErr w:type="spellStart"/>
      <w:r>
        <w:t>Promotor</w:t>
      </w:r>
      <w:proofErr w:type="spellEnd"/>
      <w:r>
        <w:t xml:space="preserve">-proximal pausing of RNA Polymerase II has been identified as a crucial step in gene regulation. Pausing </w:t>
      </w:r>
      <w:r w:rsidR="00DE77EE">
        <w:t>has been primarily</w:t>
      </w:r>
      <w:r>
        <w:t xml:space="preserve"> characterized in </w:t>
      </w:r>
      <w:r>
        <w:rPr>
          <w:i/>
        </w:rPr>
        <w:t>Drosophila</w:t>
      </w:r>
      <w:r>
        <w:t xml:space="preserve"> at multiple heat-shock genes, presumably to facilitate rapid induction of gene expression upon receipt of an appropriate regulatory signal</w:t>
      </w:r>
      <w:r w:rsidR="00025A7A" w:rsidRPr="00025A7A">
        <w:t xml:space="preserve"> </w:t>
      </w:r>
      <w:r w:rsidR="00994A53">
        <w:fldChar w:fldCharType="begin"/>
      </w:r>
      <w:r w:rsidR="00994A53">
        <w:instrText xml:space="preserve"> ADDIN EN.CITE &lt;EndNote&gt;&lt;Cite&gt;&lt;Author&gt;Lis&lt;/Author&gt;&lt;Year&gt;1993&lt;/Year&gt;&lt;RecNum&gt;2380&lt;/RecNum&gt;&lt;DisplayText&gt;(Lis and Wu, 1993)&lt;/DisplayText&gt;&lt;record&gt;&lt;rec-number&gt;2380&lt;/rec-number&gt;&lt;foreign-keys&gt;&lt;key app="EN" db-id="txpdr0vslpwzage5afxvdv2xds5vfp9zsafw" timestamp="1435089952"&gt;2380&lt;/key&gt;&lt;/foreign-keys&gt;&lt;ref-type name="Journal Article"&gt;17&lt;/ref-type&gt;&lt;contributors&gt;&lt;authors&gt;&lt;author&gt;Lis, J&lt;/author&gt;&lt;author&gt;Wu, C&lt;/author&gt;&lt;/authors&gt;&lt;/contributors&gt;&lt;auth-address&gt;Section of Biochemistry, Molecular and Cell Biology, Cornell University, Ithaca, New York 14850.&lt;/auth-address&gt;&lt;titles&gt;&lt;title&gt;Protein traffic on the heat shock promoter: parking, stalling, and trucking along.&lt;/title&gt;&lt;secondary-title&gt;Cell&lt;/secondary-title&gt;&lt;/titles&gt;&lt;periodical&gt;&lt;full-title&gt;Cell&lt;/full-title&gt;&lt;/periodical&gt;&lt;pages&gt;1-4&lt;/pages&gt;&lt;volume&gt;74&lt;/volume&gt;&lt;number&gt;1&lt;/number&gt;&lt;dates&gt;&lt;year&gt;1993&lt;/year&gt;&lt;pub-dates&gt;&lt;date&gt;Jul 16&lt;/date&gt;&lt;/pub-dates&gt;&lt;/dates&gt;&lt;accession-num&gt;8334697&lt;/accession-num&gt;&lt;label&gt;r09808&lt;/label&gt;&lt;work-type&gt;Review&lt;/work-type&gt;&lt;urls&gt;&lt;related-urls&gt;&lt;url&gt;http://eutils.ncbi.nlm.nih.gov/entrez/eutils/elink.fcgi?dbfrom=pubmed&amp;amp;amp;id=8334697&amp;amp;amp;retmode=ref&amp;amp;amp;cmd=prlinks&lt;/url&gt;&lt;/related-urls&gt;&lt;pdf-urls&gt;&lt;url&gt;file://localhost/Users/mike/Documents/Papers2/Articles/1993/Lis/Lis-1993-Cell-Protein%20traffic%20on%20the%20heat%20shock%20promoter%20parking%20stalling%20and%20trucking%20along.pdf&lt;/url&gt;&lt;/pdf-urls&gt;&lt;/urls&gt;&lt;custom3&gt;papers2://publication/uuid/091660EF-AEBF-4661-9194-6844A38D9331&lt;/custom3&gt;&lt;language&gt;English&lt;/language&gt;&lt;/record&gt;&lt;/Cite&gt;&lt;/EndNote&gt;</w:instrText>
      </w:r>
      <w:r w:rsidR="00994A53">
        <w:fldChar w:fldCharType="separate"/>
      </w:r>
      <w:r w:rsidR="00994A53">
        <w:rPr>
          <w:noProof/>
        </w:rPr>
        <w:t>(Lis and Wu, 1993)</w:t>
      </w:r>
      <w:r w:rsidR="00994A53">
        <w:fldChar w:fldCharType="end"/>
      </w:r>
      <w:r>
        <w:t xml:space="preserve">. Since this discovery, polymerase stalling has been found to be a </w:t>
      </w:r>
      <w:r w:rsidR="00DE77EE">
        <w:t>ubiquitous</w:t>
      </w:r>
      <w:r>
        <w:t xml:space="preserve"> regulatory </w:t>
      </w:r>
      <w:r w:rsidR="00DE77EE">
        <w:t>mechanism</w:t>
      </w:r>
      <w:r w:rsidR="00025A7A" w:rsidRPr="00025A7A">
        <w:t xml:space="preserve"> </w:t>
      </w:r>
      <w:r w:rsidR="00994A53">
        <w:fldChar w:fldCharType="begin"/>
      </w:r>
      <w:r w:rsidR="00994A53">
        <w:instrText xml:space="preserve"> ADDIN EN.CITE &lt;EndNote&gt;&lt;Cite&gt;&lt;Author&gt;Conaway&lt;/Author&gt;&lt;Year&gt;2000&lt;/Year&gt;&lt;RecNum&gt;2381&lt;/RecNum&gt;&lt;DisplayText&gt;(Conaway et al., 2000)&lt;/DisplayText&gt;&lt;record&gt;&lt;rec-number&gt;2381&lt;/rec-number&gt;&lt;foreign-keys&gt;&lt;key app="EN" db-id="txpdr0vslpwzage5afxvdv2xds5vfp9zsafw" timestamp="1435089952"&gt;2381&lt;/key&gt;&lt;/foreign-keys&gt;&lt;ref-type name="Journal Article"&gt;17&lt;/ref-type&gt;&lt;contributors&gt;&lt;authors&gt;&lt;author&gt;Conaway, J W&lt;/author&gt;&lt;author&gt;Shilatifard, A&lt;/author&gt;&lt;author&gt;Dvir, A&lt;/author&gt;&lt;author&gt;Conaway, R C&lt;/author&gt;&lt;/authors&gt;&lt;/contributors&gt;&lt;auth-address&gt;Program in Molecular and Cell Biology, Oklahoma Medical Research Foundation, Oklahoma City, OK 73104, USA. conawayj@omrf.ouhsc.edu&lt;/auth-address&gt;&lt;titles&gt;&lt;title&gt;Control of elongation by RNA polymerase II.&lt;/title&gt;&lt;secondary-title&gt;Trends in biochemical sciences&lt;/secondary-title&gt;&lt;/titles&gt;&lt;periodical&gt;&lt;full-title&gt;Trends in biochemical sciences&lt;/full-title&gt;&lt;/periodical&gt;&lt;pages&gt;375-380&lt;/pages&gt;&lt;volume&gt;25&lt;/volume&gt;&lt;number&gt;8&lt;/number&gt;&lt;dates&gt;&lt;year&gt;2000&lt;/year&gt;&lt;pub-dates&gt;&lt;date&gt;Aug&lt;/date&gt;&lt;/pub-dates&gt;&lt;/dates&gt;&lt;accession-num&gt;10916156&lt;/accession-num&gt;&lt;label&gt;r09809&lt;/label&gt;&lt;work-type&gt;Review&lt;/work-type&gt;&lt;urls&gt;&lt;related-urls&gt;&lt;url&gt;http://eutils.ncbi.nlm.nih.gov/entrez/eutils/elink.fcgi?dbfrom=pubmed&amp;amp;amp;id=10916156&amp;amp;amp;retmode=ref&amp;amp;amp;cmd=prlinks&lt;/url&gt;&lt;/related-urls&gt;&lt;pdf-urls&gt;&lt;url&gt;file://localhost/Users/mike/Documents/Papers2/Articles/2000/Conaway/Conaway-2000-Trends%20in%20biochemical%20sciences-Control%20of%20elongation%20by%20RNA%20polymerase%20II.pdf&lt;/url&gt;&lt;/pdf-urls&gt;&lt;/urls&gt;&lt;custom3&gt;papers2://publication/uuid/9DA7D2F0-FC69-4CEA-BBBD-441FAAB2091E&lt;/custom3&gt;&lt;language&gt;English&lt;/language&gt;&lt;/record&gt;&lt;/Cite&gt;&lt;/EndNote&gt;</w:instrText>
      </w:r>
      <w:r w:rsidR="00994A53">
        <w:fldChar w:fldCharType="separate"/>
      </w:r>
      <w:r w:rsidR="00994A53">
        <w:rPr>
          <w:noProof/>
        </w:rPr>
        <w:t>(Conaway et al., 2000)</w:t>
      </w:r>
      <w:r w:rsidR="00994A53">
        <w:fldChar w:fldCharType="end"/>
      </w:r>
      <w:r>
        <w:t xml:space="preserve">, with strong peaks of </w:t>
      </w:r>
      <w:proofErr w:type="spellStart"/>
      <w:r>
        <w:t>PolII</w:t>
      </w:r>
      <w:proofErr w:type="spellEnd"/>
      <w:r>
        <w:t xml:space="preserve"> present in the promoter regions of a diverse array of genes throughout the </w:t>
      </w:r>
      <w:proofErr w:type="spellStart"/>
      <w:r>
        <w:rPr>
          <w:i/>
        </w:rPr>
        <w:t>Droosphila</w:t>
      </w:r>
      <w:proofErr w:type="spellEnd"/>
      <w:r w:rsidR="00B570B8">
        <w:t xml:space="preserve"> </w:t>
      </w:r>
      <w:r>
        <w:t>genome.</w:t>
      </w:r>
      <w:r w:rsidR="00866555">
        <w:t xml:space="preserve"> </w:t>
      </w:r>
    </w:p>
    <w:p w14:paraId="770FE57D" w14:textId="7E621836" w:rsidR="00683D3D" w:rsidRPr="00AB3610" w:rsidRDefault="00866555" w:rsidP="00D174D1">
      <w:pPr>
        <w:spacing w:line="480" w:lineRule="auto"/>
        <w:ind w:firstLine="720"/>
      </w:pPr>
      <w:r>
        <w:t xml:space="preserve">To explore whether Groucho regulation potentially promotes the stalling of polymerase, we undertook to compare Groucho-regulated genes with publically available genome-wide </w:t>
      </w:r>
      <w:proofErr w:type="spellStart"/>
      <w:r w:rsidR="005A72DA">
        <w:t>PolII</w:t>
      </w:r>
      <w:proofErr w:type="spellEnd"/>
      <w:r w:rsidR="005A72DA">
        <w:t xml:space="preserve"> localization data</w:t>
      </w:r>
      <w:r w:rsidR="00780FE2">
        <w:t xml:space="preserve"> </w:t>
      </w:r>
      <w:r w:rsidR="00994A53">
        <w:fldChar w:fldCharType="begin"/>
      </w:r>
      <w:r w:rsidR="00994A53">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rsidR="00994A53">
        <w:fldChar w:fldCharType="separate"/>
      </w:r>
      <w:r w:rsidR="00994A53">
        <w:rPr>
          <w:noProof/>
        </w:rPr>
        <w:t>(Zeitlinger et al., 2007)</w:t>
      </w:r>
      <w:r w:rsidR="00994A53">
        <w:fldChar w:fldCharType="end"/>
      </w:r>
      <w:r w:rsidR="005A72DA">
        <w:t xml:space="preserve">. In this data set, the authors classified each gene into one of several states including the lack of detected </w:t>
      </w:r>
      <w:proofErr w:type="spellStart"/>
      <w:r w:rsidR="005A72DA">
        <w:t>PolII</w:t>
      </w:r>
      <w:proofErr w:type="spellEnd"/>
      <w:r w:rsidR="005A72DA">
        <w:t xml:space="preserve">, active (elongation phase) </w:t>
      </w:r>
      <w:proofErr w:type="spellStart"/>
      <w:r w:rsidR="005A72DA">
        <w:t>PolII</w:t>
      </w:r>
      <w:proofErr w:type="spellEnd"/>
      <w:r w:rsidR="005A72DA">
        <w:t xml:space="preserve">, or stalled </w:t>
      </w:r>
      <w:proofErr w:type="spellStart"/>
      <w:r w:rsidR="005A72DA">
        <w:t>PolII</w:t>
      </w:r>
      <w:proofErr w:type="spellEnd"/>
      <w:r w:rsidR="005A72DA">
        <w:t xml:space="preserve">. Comparing genes </w:t>
      </w:r>
      <w:r w:rsidR="000B3215">
        <w:t>exhibiting change in expression levels under Groucho loss-of-function conditions</w:t>
      </w:r>
      <w:r w:rsidR="005A72DA">
        <w:t xml:space="preserve">, we see a strong correlation between </w:t>
      </w:r>
      <w:r w:rsidR="000B3215">
        <w:t xml:space="preserve">genes repressed by Groucho and </w:t>
      </w:r>
      <w:proofErr w:type="spellStart"/>
      <w:r w:rsidR="000B3215">
        <w:t>PolII</w:t>
      </w:r>
      <w:proofErr w:type="spellEnd"/>
      <w:r w:rsidR="000B3215">
        <w:t xml:space="preserve"> pausing </w:t>
      </w:r>
      <w:r w:rsidR="00EB13DB">
        <w:t>(</w:t>
      </w:r>
      <w:r w:rsidR="00AB3610">
        <w:t xml:space="preserve">179 genes, </w:t>
      </w:r>
      <w:r w:rsidR="00AB3610">
        <w:rPr>
          <w:i/>
        </w:rPr>
        <w:t xml:space="preserve">p </w:t>
      </w:r>
      <w:r w:rsidR="00AB3610">
        <w:t>&lt; 10</w:t>
      </w:r>
      <w:r w:rsidR="00AB3610">
        <w:rPr>
          <w:vertAlign w:val="superscript"/>
        </w:rPr>
        <w:t>-20</w:t>
      </w:r>
      <w:r w:rsidR="00AB3610">
        <w:t xml:space="preserve">), and limited correlation between genes activated by Groucho exhibiting pausing (68 genes, </w:t>
      </w:r>
      <w:r w:rsidR="00AB3610">
        <w:rPr>
          <w:i/>
        </w:rPr>
        <w:t xml:space="preserve">p </w:t>
      </w:r>
      <w:r w:rsidR="00AB3610">
        <w:t>&gt; 0.05)</w:t>
      </w:r>
      <w:r w:rsidR="009D10E7">
        <w:t xml:space="preserve"> (Fig. 2-22</w:t>
      </w:r>
      <w:r w:rsidR="00A95BC0">
        <w:t>)</w:t>
      </w:r>
      <w:r w:rsidR="00AB3610">
        <w:t xml:space="preserve">. Conversely, genes activated by Groucho are enriched for active </w:t>
      </w:r>
      <w:proofErr w:type="spellStart"/>
      <w:r w:rsidR="00AB3610">
        <w:t>PolII</w:t>
      </w:r>
      <w:proofErr w:type="spellEnd"/>
      <w:r w:rsidR="00AB3610">
        <w:t xml:space="preserve"> (315 genes, </w:t>
      </w:r>
      <w:r w:rsidR="00AB3610">
        <w:rPr>
          <w:i/>
        </w:rPr>
        <w:t xml:space="preserve">p &lt; </w:t>
      </w:r>
      <w:r w:rsidR="00AB3610" w:rsidRPr="00AB3610">
        <w:t>10</w:t>
      </w:r>
      <w:r w:rsidR="00AB3610" w:rsidRPr="00AB3610">
        <w:rPr>
          <w:vertAlign w:val="superscript"/>
        </w:rPr>
        <w:t>-20</w:t>
      </w:r>
      <w:r w:rsidR="00AB3610">
        <w:t xml:space="preserve">), while </w:t>
      </w:r>
      <w:proofErr w:type="spellStart"/>
      <w:r w:rsidR="00AB3610">
        <w:t>Gro</w:t>
      </w:r>
      <w:proofErr w:type="spellEnd"/>
      <w:r w:rsidR="00AB3610">
        <w:t xml:space="preserve"> repressed genes are not (174 genes, </w:t>
      </w:r>
      <w:r w:rsidR="00AB3610">
        <w:rPr>
          <w:i/>
        </w:rPr>
        <w:t xml:space="preserve">p </w:t>
      </w:r>
      <w:r w:rsidR="00AB3610">
        <w:t xml:space="preserve">&gt; 0.01). Together, this provides strong evidence that, at least at early </w:t>
      </w:r>
      <w:proofErr w:type="spellStart"/>
      <w:r w:rsidR="00AB3610">
        <w:t>timepoints</w:t>
      </w:r>
      <w:proofErr w:type="spellEnd"/>
      <w:r w:rsidR="00AB3610">
        <w:t xml:space="preserve">, a significant fraction of Groucho-associated genes exhibit characteristics of </w:t>
      </w:r>
      <w:proofErr w:type="spellStart"/>
      <w:r w:rsidR="00AB3610">
        <w:t>PolII</w:t>
      </w:r>
      <w:proofErr w:type="spellEnd"/>
      <w:r w:rsidR="00AB3610">
        <w:t xml:space="preserve"> pausing. The retention or prevention of </w:t>
      </w:r>
      <w:proofErr w:type="spellStart"/>
      <w:r w:rsidR="00AB3610">
        <w:t>PolII</w:t>
      </w:r>
      <w:proofErr w:type="spellEnd"/>
      <w:r w:rsidR="00AB3610">
        <w:t xml:space="preserve"> from transitioning to an active complex is a potential mechanism of Groucho-dependent repression.</w:t>
      </w:r>
    </w:p>
    <w:p w14:paraId="37E3EF76" w14:textId="77777777" w:rsidR="00683D3D" w:rsidRDefault="00683D3D" w:rsidP="00DF7C23">
      <w:pPr>
        <w:spacing w:line="480" w:lineRule="auto"/>
        <w:rPr>
          <w:i/>
        </w:rPr>
      </w:pPr>
    </w:p>
    <w:p w14:paraId="14C578E8" w14:textId="77777777" w:rsidR="00EF39B8" w:rsidRDefault="00EF39B8" w:rsidP="00DF7C23">
      <w:pPr>
        <w:spacing w:line="480" w:lineRule="auto"/>
      </w:pPr>
      <w:bookmarkStart w:id="8" w:name="_GoBack"/>
      <w:bookmarkEnd w:id="8"/>
    </w:p>
    <w:p w14:paraId="184827ED" w14:textId="23307083" w:rsidR="004D40D9" w:rsidRDefault="00FF5970" w:rsidP="004D40D9">
      <w:pPr>
        <w:pStyle w:val="Heading2"/>
        <w:spacing w:line="480" w:lineRule="auto"/>
      </w:pPr>
      <w:bookmarkStart w:id="9" w:name="revised-results-section"/>
      <w:bookmarkEnd w:id="9"/>
      <w:r>
        <w:t>Discussion</w:t>
      </w:r>
    </w:p>
    <w:p w14:paraId="1FE2F526" w14:textId="3A99C415" w:rsidR="00994A53" w:rsidRDefault="00396F32" w:rsidP="00396F32">
      <w:pPr>
        <w:pStyle w:val="Heading2"/>
        <w:spacing w:line="480" w:lineRule="auto"/>
      </w:pPr>
      <w:r>
        <w:t>References</w:t>
      </w:r>
    </w:p>
    <w:p w14:paraId="0F47C4CA" w14:textId="77777777" w:rsidR="00994A53" w:rsidRDefault="00994A53" w:rsidP="004D40D9"/>
    <w:p w14:paraId="762CE612" w14:textId="77777777" w:rsidR="00994A53" w:rsidRPr="00994A53" w:rsidRDefault="00994A53" w:rsidP="00396F32">
      <w:pPr>
        <w:pStyle w:val="EndNoteBibliography"/>
        <w:ind w:left="720" w:hanging="720"/>
        <w:rPr>
          <w:noProof/>
        </w:rPr>
      </w:pPr>
      <w:r>
        <w:fldChar w:fldCharType="begin"/>
      </w:r>
      <w:r>
        <w:instrText xml:space="preserve"> ADDIN EN.REFLIST </w:instrText>
      </w:r>
      <w:r>
        <w:fldChar w:fldCharType="separate"/>
      </w:r>
      <w:r w:rsidRPr="00994A53">
        <w:rPr>
          <w:noProof/>
        </w:rPr>
        <w:t>Barolo, S., and Levine, M. (1997). hairy mediates dominant repression in the Drosophila embryo. The EMBO Journal</w:t>
      </w:r>
      <w:r w:rsidRPr="00994A53">
        <w:rPr>
          <w:i/>
          <w:noProof/>
        </w:rPr>
        <w:t xml:space="preserve"> 16</w:t>
      </w:r>
      <w:r w:rsidRPr="00994A53">
        <w:rPr>
          <w:noProof/>
        </w:rPr>
        <w:t>, 2883-2891.</w:t>
      </w:r>
    </w:p>
    <w:p w14:paraId="6BAF2C76" w14:textId="77777777" w:rsidR="00994A53" w:rsidRPr="00994A53" w:rsidRDefault="00994A53" w:rsidP="00396F32">
      <w:pPr>
        <w:pStyle w:val="EndNoteBibliography"/>
        <w:ind w:left="720" w:hanging="720"/>
        <w:rPr>
          <w:noProof/>
        </w:rPr>
      </w:pPr>
      <w:r w:rsidRPr="00994A53">
        <w:rPr>
          <w:noProof/>
        </w:rPr>
        <w:t>Bhambhani, C., Chang, J.L., Akey, D.L., and Cadigan, K.M. (2011). The oligomeric state of CtBP determines its role as a transcriptional co-activator and co-repressor of Wingless targets. The EMBO Journal</w:t>
      </w:r>
      <w:r w:rsidRPr="00994A53">
        <w:rPr>
          <w:i/>
          <w:noProof/>
        </w:rPr>
        <w:t xml:space="preserve"> 30</w:t>
      </w:r>
      <w:r w:rsidRPr="00994A53">
        <w:rPr>
          <w:noProof/>
        </w:rPr>
        <w:t>, 2031-2043.</w:t>
      </w:r>
    </w:p>
    <w:p w14:paraId="7D750A37" w14:textId="77777777" w:rsidR="00994A53" w:rsidRPr="00994A53" w:rsidRDefault="00994A53" w:rsidP="00396F32">
      <w:pPr>
        <w:pStyle w:val="EndNoteBibliography"/>
        <w:ind w:left="720" w:hanging="720"/>
        <w:rPr>
          <w:noProof/>
        </w:rPr>
      </w:pPr>
      <w:r w:rsidRPr="00994A53">
        <w:rPr>
          <w:noProof/>
        </w:rPr>
        <w:t>Blackman, R.K., Sanicola, M., Raftery, L.A., Gillevet, T., and Gelbart, W.M. (1991). An extensive 3' cis-regulatory region directs the imaginal disk expression of decapentaplegic, a member of the TGF-beta family in Drosophila. Development</w:t>
      </w:r>
      <w:r w:rsidRPr="00994A53">
        <w:rPr>
          <w:i/>
          <w:noProof/>
        </w:rPr>
        <w:t xml:space="preserve"> 111</w:t>
      </w:r>
      <w:r w:rsidRPr="00994A53">
        <w:rPr>
          <w:noProof/>
        </w:rPr>
        <w:t>, 657-666.</w:t>
      </w:r>
    </w:p>
    <w:p w14:paraId="7868BB44" w14:textId="77777777" w:rsidR="00994A53" w:rsidRPr="00994A53" w:rsidRDefault="00994A53" w:rsidP="00396F32">
      <w:pPr>
        <w:pStyle w:val="EndNoteBibliography"/>
        <w:ind w:left="720" w:hanging="720"/>
        <w:rPr>
          <w:noProof/>
        </w:rPr>
      </w:pPr>
      <w:r w:rsidRPr="00994A53">
        <w:rPr>
          <w:noProof/>
        </w:rPr>
        <w:t>Bradnam, K.R., and Korf, I. (2008). Longer first introns are a general property of eukaryotic gene structure. PLoS One</w:t>
      </w:r>
      <w:r w:rsidRPr="00994A53">
        <w:rPr>
          <w:i/>
          <w:noProof/>
        </w:rPr>
        <w:t xml:space="preserve"> 3</w:t>
      </w:r>
      <w:r w:rsidRPr="00994A53">
        <w:rPr>
          <w:noProof/>
        </w:rPr>
        <w:t>, e3093.</w:t>
      </w:r>
    </w:p>
    <w:p w14:paraId="459F6671" w14:textId="77777777" w:rsidR="00994A53" w:rsidRPr="00994A53" w:rsidRDefault="00994A53" w:rsidP="00396F32">
      <w:pPr>
        <w:pStyle w:val="EndNoteBibliography"/>
        <w:ind w:left="720" w:hanging="720"/>
        <w:rPr>
          <w:noProof/>
        </w:rPr>
      </w:pPr>
      <w:r w:rsidRPr="00994A53">
        <w:rPr>
          <w:noProof/>
        </w:rPr>
        <w:t>Chen, G., Nguyen, P., and Courey, A. (1998). A role for Groucho tetramerization in transcriptional repression. Molecular and Cellular Biology</w:t>
      </w:r>
      <w:r w:rsidRPr="00994A53">
        <w:rPr>
          <w:i/>
          <w:noProof/>
        </w:rPr>
        <w:t xml:space="preserve"> 18</w:t>
      </w:r>
      <w:r w:rsidRPr="00994A53">
        <w:rPr>
          <w:noProof/>
        </w:rPr>
        <w:t>, 7259.</w:t>
      </w:r>
    </w:p>
    <w:p w14:paraId="6D7C9C3B" w14:textId="77777777" w:rsidR="00994A53" w:rsidRPr="00994A53" w:rsidRDefault="00994A53" w:rsidP="00396F32">
      <w:pPr>
        <w:pStyle w:val="EndNoteBibliography"/>
        <w:ind w:left="720" w:hanging="720"/>
        <w:rPr>
          <w:noProof/>
        </w:rPr>
      </w:pPr>
      <w:r w:rsidRPr="00994A53">
        <w:rPr>
          <w:noProof/>
        </w:rPr>
        <w:t>Conaway, J.W., Shilatifard, A., Dvir, A., and Conaway, R.C. (2000). Control of elongation by RNA polymerase II. Trends in biochemical sciences</w:t>
      </w:r>
      <w:r w:rsidRPr="00994A53">
        <w:rPr>
          <w:i/>
          <w:noProof/>
        </w:rPr>
        <w:t xml:space="preserve"> 25</w:t>
      </w:r>
      <w:r w:rsidRPr="00994A53">
        <w:rPr>
          <w:noProof/>
        </w:rPr>
        <w:t>, 375-380.</w:t>
      </w:r>
    </w:p>
    <w:p w14:paraId="0501AF97" w14:textId="77777777" w:rsidR="00994A53" w:rsidRPr="00994A53" w:rsidRDefault="00994A53" w:rsidP="00396F32">
      <w:pPr>
        <w:pStyle w:val="EndNoteBibliography"/>
        <w:ind w:left="720" w:hanging="720"/>
        <w:rPr>
          <w:noProof/>
        </w:rPr>
      </w:pPr>
      <w:r w:rsidRPr="00994A53">
        <w:rPr>
          <w:noProof/>
        </w:rPr>
        <w:t>Dolinski, K., and Troyanskaya, O.G. (2015). Implications of Big Data for cell biology. Mol Biol Cell</w:t>
      </w:r>
      <w:r w:rsidRPr="00994A53">
        <w:rPr>
          <w:i/>
          <w:noProof/>
        </w:rPr>
        <w:t xml:space="preserve"> 26</w:t>
      </w:r>
      <w:r w:rsidRPr="00994A53">
        <w:rPr>
          <w:noProof/>
        </w:rPr>
        <w:t>, 2575-2578.</w:t>
      </w:r>
    </w:p>
    <w:p w14:paraId="7CBA9CF9" w14:textId="77777777" w:rsidR="00994A53" w:rsidRPr="00994A53" w:rsidRDefault="00994A53" w:rsidP="00396F32">
      <w:pPr>
        <w:pStyle w:val="EndNoteBibliography"/>
        <w:ind w:left="720" w:hanging="720"/>
        <w:rPr>
          <w:noProof/>
        </w:rPr>
      </w:pPr>
      <w:r w:rsidRPr="00994A53">
        <w:rPr>
          <w:noProof/>
        </w:rPr>
        <w:t>Dubnicoff, T., Valentine, S.A., Chen, G., Shi, T., Lengyel, J.A., Paroush, Z., and Courey, A.J. (1997). Conversion of dorsal from an activator to a repressor by the global corepressor Groucho. Genes &amp;amp; Development</w:t>
      </w:r>
      <w:r w:rsidRPr="00994A53">
        <w:rPr>
          <w:i/>
          <w:noProof/>
        </w:rPr>
        <w:t xml:space="preserve"> 11</w:t>
      </w:r>
      <w:r w:rsidRPr="00994A53">
        <w:rPr>
          <w:noProof/>
        </w:rPr>
        <w:t>, 2952-2957.</w:t>
      </w:r>
    </w:p>
    <w:p w14:paraId="73B1102C" w14:textId="77777777" w:rsidR="00994A53" w:rsidRPr="00994A53" w:rsidRDefault="00994A53" w:rsidP="00396F32">
      <w:pPr>
        <w:pStyle w:val="EndNoteBibliography"/>
        <w:ind w:left="720" w:hanging="720"/>
        <w:rPr>
          <w:noProof/>
        </w:rPr>
      </w:pPr>
      <w:r w:rsidRPr="00994A53">
        <w:rPr>
          <w:noProof/>
        </w:rPr>
        <w:t>Gonzalez-Crespo, S., and Levine, M. (1993). Interactions between dorsal and helix-loop-helix proteins initiate the differentiation of the embryonic mesoderm and neuroectoderm in Drosophila. Genes Dev</w:t>
      </w:r>
      <w:r w:rsidRPr="00994A53">
        <w:rPr>
          <w:i/>
          <w:noProof/>
        </w:rPr>
        <w:t xml:space="preserve"> 7</w:t>
      </w:r>
      <w:r w:rsidRPr="00994A53">
        <w:rPr>
          <w:noProof/>
        </w:rPr>
        <w:t>, 1703-1713.</w:t>
      </w:r>
    </w:p>
    <w:p w14:paraId="2D009A3A" w14:textId="77777777" w:rsidR="00994A53" w:rsidRPr="00994A53" w:rsidRDefault="00994A53" w:rsidP="00396F32">
      <w:pPr>
        <w:pStyle w:val="EndNoteBibliography"/>
        <w:ind w:left="720" w:hanging="720"/>
        <w:rPr>
          <w:noProof/>
        </w:rPr>
      </w:pPr>
      <w:r w:rsidRPr="00994A53">
        <w:rPr>
          <w:noProof/>
        </w:rPr>
        <w:t>Huang, J.D., Schwyter, D.H., Shirokawa, J.M., and Courey, A.J. (1993). The interplay between multiple enhancer and silencer elements defines the pattern of decapentaplegic expression. Genes Dev</w:t>
      </w:r>
      <w:r w:rsidRPr="00994A53">
        <w:rPr>
          <w:i/>
          <w:noProof/>
        </w:rPr>
        <w:t xml:space="preserve"> 7</w:t>
      </w:r>
      <w:r w:rsidRPr="00994A53">
        <w:rPr>
          <w:noProof/>
        </w:rPr>
        <w:t>, 694-704.</w:t>
      </w:r>
    </w:p>
    <w:p w14:paraId="4E70CD6F" w14:textId="77777777" w:rsidR="00994A53" w:rsidRPr="00994A53" w:rsidRDefault="00994A53" w:rsidP="00396F32">
      <w:pPr>
        <w:pStyle w:val="EndNoteBibliography"/>
        <w:ind w:left="720" w:hanging="720"/>
        <w:rPr>
          <w:noProof/>
        </w:rPr>
      </w:pPr>
      <w:r w:rsidRPr="00994A53">
        <w:rPr>
          <w:noProof/>
        </w:rPr>
        <w:t>Ip, Y.T., Park, R.E., Kosman, D., Bier, E., and Levine, M. (1992). The dorsal gradient morphogen regulates stripes of rhomboid expression in the presumptive neuroectoderm of the Drosophila embryo. Genes Dev</w:t>
      </w:r>
      <w:r w:rsidRPr="00994A53">
        <w:rPr>
          <w:i/>
          <w:noProof/>
        </w:rPr>
        <w:t xml:space="preserve"> 6</w:t>
      </w:r>
      <w:r w:rsidRPr="00994A53">
        <w:rPr>
          <w:noProof/>
        </w:rPr>
        <w:t>, 1728-1739.</w:t>
      </w:r>
    </w:p>
    <w:p w14:paraId="69C39504" w14:textId="77777777" w:rsidR="00994A53" w:rsidRPr="00994A53" w:rsidRDefault="00994A53" w:rsidP="00396F32">
      <w:pPr>
        <w:pStyle w:val="EndNoteBibliography"/>
        <w:ind w:left="720" w:hanging="720"/>
        <w:rPr>
          <w:noProof/>
        </w:rPr>
      </w:pPr>
      <w:r w:rsidRPr="00994A53">
        <w:rPr>
          <w:noProof/>
        </w:rPr>
        <w:t>Jennings, B.H., Wainwright, S.M., and Ish-Horowicz, D. (2007). Differential in vivo requirements for oligomerization during Groucho-mediated repression. EMBO reports</w:t>
      </w:r>
      <w:r w:rsidRPr="00994A53">
        <w:rPr>
          <w:i/>
          <w:noProof/>
        </w:rPr>
        <w:t xml:space="preserve"> 9</w:t>
      </w:r>
      <w:r w:rsidRPr="00994A53">
        <w:rPr>
          <w:noProof/>
        </w:rPr>
        <w:t>, 76-83.</w:t>
      </w:r>
    </w:p>
    <w:p w14:paraId="30D07697" w14:textId="77777777" w:rsidR="00994A53" w:rsidRPr="00994A53" w:rsidRDefault="00994A53" w:rsidP="00396F32">
      <w:pPr>
        <w:pStyle w:val="EndNoteBibliography"/>
        <w:ind w:left="720" w:hanging="720"/>
        <w:rPr>
          <w:noProof/>
        </w:rPr>
      </w:pPr>
      <w:r w:rsidRPr="00994A53">
        <w:rPr>
          <w:noProof/>
        </w:rPr>
        <w:t>Kaul, A., Schuster, E., and Jennings, B.H. (2014). The Groucho Co-repressor Is Primarily Recruited to Local Target Sites in Active Chromatin to Attenuate Transcription. PLoS Genetics</w:t>
      </w:r>
      <w:r w:rsidRPr="00994A53">
        <w:rPr>
          <w:i/>
          <w:noProof/>
        </w:rPr>
        <w:t xml:space="preserve"> 10</w:t>
      </w:r>
      <w:r w:rsidRPr="00994A53">
        <w:rPr>
          <w:noProof/>
        </w:rPr>
        <w:t>, e1004595.</w:t>
      </w:r>
    </w:p>
    <w:p w14:paraId="18FFE8A5" w14:textId="77777777" w:rsidR="00994A53" w:rsidRPr="00994A53" w:rsidRDefault="00994A53" w:rsidP="00396F32">
      <w:pPr>
        <w:pStyle w:val="EndNoteBibliography"/>
        <w:ind w:left="720" w:hanging="720"/>
        <w:rPr>
          <w:noProof/>
        </w:rPr>
      </w:pPr>
      <w:r w:rsidRPr="00994A53">
        <w:rPr>
          <w:noProof/>
        </w:rPr>
        <w:t>Landt, S.G., Marinov, G.K., Kundaje, A., Kheradpour, P., Pauli, F., Batzoglou, S., Bernstein, B.E., Bickel, P., Brown, J.B., Cayting, P.</w:t>
      </w:r>
      <w:r w:rsidRPr="00994A53">
        <w:rPr>
          <w:i/>
          <w:noProof/>
        </w:rPr>
        <w:t>, et al.</w:t>
      </w:r>
      <w:r w:rsidRPr="00994A53">
        <w:rPr>
          <w:noProof/>
        </w:rPr>
        <w:t xml:space="preserve"> (2012). ChIP-seq guidelines and practices of the ENCODE and modENCODE consortia. Genome Research</w:t>
      </w:r>
      <w:r w:rsidRPr="00994A53">
        <w:rPr>
          <w:i/>
          <w:noProof/>
        </w:rPr>
        <w:t xml:space="preserve"> 22</w:t>
      </w:r>
      <w:r w:rsidRPr="00994A53">
        <w:rPr>
          <w:noProof/>
        </w:rPr>
        <w:t>, 1813-1831.</w:t>
      </w:r>
    </w:p>
    <w:p w14:paraId="2C9A213C" w14:textId="77777777" w:rsidR="00994A53" w:rsidRPr="00994A53" w:rsidRDefault="00994A53" w:rsidP="00396F32">
      <w:pPr>
        <w:pStyle w:val="EndNoteBibliography"/>
        <w:ind w:left="720" w:hanging="720"/>
        <w:rPr>
          <w:noProof/>
        </w:rPr>
      </w:pPr>
      <w:r w:rsidRPr="00994A53">
        <w:rPr>
          <w:noProof/>
        </w:rPr>
        <w:t>Langmead, B., and Salzberg, S.L. (2012). Fast gapped-read alignment with Bowtie 2. Nat Methods</w:t>
      </w:r>
      <w:r w:rsidRPr="00994A53">
        <w:rPr>
          <w:i/>
          <w:noProof/>
        </w:rPr>
        <w:t xml:space="preserve"> 9</w:t>
      </w:r>
      <w:r w:rsidRPr="00994A53">
        <w:rPr>
          <w:noProof/>
        </w:rPr>
        <w:t>, 357-359.</w:t>
      </w:r>
    </w:p>
    <w:p w14:paraId="636D73D1" w14:textId="77777777" w:rsidR="00994A53" w:rsidRPr="00994A53" w:rsidRDefault="00994A53" w:rsidP="00396F32">
      <w:pPr>
        <w:pStyle w:val="EndNoteBibliography"/>
        <w:ind w:left="720" w:hanging="720"/>
        <w:rPr>
          <w:noProof/>
        </w:rPr>
      </w:pPr>
      <w:r w:rsidRPr="00994A53">
        <w:rPr>
          <w:noProof/>
        </w:rPr>
        <w:t>Lis, J., and Wu, C. (1993). Protein traffic on the heat shock promoter: parking, stalling, and trucking along. Cell</w:t>
      </w:r>
      <w:r w:rsidRPr="00994A53">
        <w:rPr>
          <w:i/>
          <w:noProof/>
        </w:rPr>
        <w:t xml:space="preserve"> 74</w:t>
      </w:r>
      <w:r w:rsidRPr="00994A53">
        <w:rPr>
          <w:noProof/>
        </w:rPr>
        <w:t>, 1-4.</w:t>
      </w:r>
    </w:p>
    <w:p w14:paraId="5F455BA4" w14:textId="77777777" w:rsidR="00994A53" w:rsidRPr="00994A53" w:rsidRDefault="00994A53" w:rsidP="00396F32">
      <w:pPr>
        <w:pStyle w:val="EndNoteBibliography"/>
        <w:ind w:left="720" w:hanging="720"/>
        <w:rPr>
          <w:noProof/>
        </w:rPr>
      </w:pPr>
      <w:r w:rsidRPr="00994A53">
        <w:rPr>
          <w:noProof/>
        </w:rPr>
        <w:t>Negre, N., Brown, C.D., Ma, L., Bristow, C.A., Miller, S.W., Wagner, U., Kheradpour, P., Eaton, M.L., Loriaux, P., Sealfon, R.</w:t>
      </w:r>
      <w:r w:rsidRPr="00994A53">
        <w:rPr>
          <w:i/>
          <w:noProof/>
        </w:rPr>
        <w:t>, et al.</w:t>
      </w:r>
      <w:r w:rsidRPr="00994A53">
        <w:rPr>
          <w:noProof/>
        </w:rPr>
        <w:t xml:space="preserve"> (2011). A cis-regulatory map of the Drosophila genome. Nature</w:t>
      </w:r>
      <w:r w:rsidRPr="00994A53">
        <w:rPr>
          <w:i/>
          <w:noProof/>
        </w:rPr>
        <w:t xml:space="preserve"> 471</w:t>
      </w:r>
      <w:r w:rsidRPr="00994A53">
        <w:rPr>
          <w:noProof/>
        </w:rPr>
        <w:t>, 527-531.</w:t>
      </w:r>
    </w:p>
    <w:p w14:paraId="6DE2B6E4" w14:textId="77777777" w:rsidR="00994A53" w:rsidRPr="00994A53" w:rsidRDefault="00994A53" w:rsidP="00396F32">
      <w:pPr>
        <w:pStyle w:val="EndNoteBibliography"/>
        <w:ind w:left="720" w:hanging="720"/>
        <w:rPr>
          <w:noProof/>
        </w:rPr>
      </w:pPr>
      <w:r w:rsidRPr="00994A53">
        <w:rPr>
          <w:noProof/>
        </w:rPr>
        <w:t>Payankaulam, S., and Arnosti, D.N. (2009). Groucho corepressor functions as a cofactor for the Knirps short-range transcriptional repressor. Proceedings of the National Academy of Sciences</w:t>
      </w:r>
      <w:r w:rsidRPr="00994A53">
        <w:rPr>
          <w:i/>
          <w:noProof/>
        </w:rPr>
        <w:t xml:space="preserve"> 106</w:t>
      </w:r>
      <w:r w:rsidRPr="00994A53">
        <w:rPr>
          <w:noProof/>
        </w:rPr>
        <w:t>, 17314-17319.</w:t>
      </w:r>
    </w:p>
    <w:p w14:paraId="654D12DE" w14:textId="77777777" w:rsidR="00994A53" w:rsidRPr="00994A53" w:rsidRDefault="00994A53" w:rsidP="00396F32">
      <w:pPr>
        <w:pStyle w:val="EndNoteBibliography"/>
        <w:ind w:left="720" w:hanging="720"/>
        <w:rPr>
          <w:noProof/>
        </w:rPr>
      </w:pPr>
      <w:r w:rsidRPr="00994A53">
        <w:rPr>
          <w:noProof/>
        </w:rPr>
        <w:t>Roth, S., Stein, D., and Nüsslein-Volhard, C. (1989). A gradient of nuclear localization of the dorsal protein determines dorsoventral pattern in the Drosophila embryo. Cell</w:t>
      </w:r>
      <w:r w:rsidRPr="00994A53">
        <w:rPr>
          <w:i/>
          <w:noProof/>
        </w:rPr>
        <w:t xml:space="preserve"> 59</w:t>
      </w:r>
      <w:r w:rsidRPr="00994A53">
        <w:rPr>
          <w:noProof/>
        </w:rPr>
        <w:t>, 1189-1202.</w:t>
      </w:r>
    </w:p>
    <w:p w14:paraId="7F984087" w14:textId="77777777" w:rsidR="00994A53" w:rsidRPr="00994A53" w:rsidRDefault="00994A53" w:rsidP="00396F32">
      <w:pPr>
        <w:pStyle w:val="EndNoteBibliography"/>
        <w:ind w:left="720" w:hanging="720"/>
        <w:rPr>
          <w:noProof/>
        </w:rPr>
      </w:pPr>
      <w:r w:rsidRPr="00994A53">
        <w:rPr>
          <w:noProof/>
        </w:rPr>
        <w:t>Schwyter, D.H., Huang, J.D., Dubnicoff, T., and Courey, A.J. (1995). The decapentaplegic core promoter region plays an integral role in the spatial control of transcription. Mol Cell Biol</w:t>
      </w:r>
      <w:r w:rsidRPr="00994A53">
        <w:rPr>
          <w:i/>
          <w:noProof/>
        </w:rPr>
        <w:t xml:space="preserve"> 15</w:t>
      </w:r>
      <w:r w:rsidRPr="00994A53">
        <w:rPr>
          <w:noProof/>
        </w:rPr>
        <w:t>, 3960-3968.</w:t>
      </w:r>
    </w:p>
    <w:p w14:paraId="2B9A01C9" w14:textId="77777777" w:rsidR="00994A53" w:rsidRPr="00994A53" w:rsidRDefault="00994A53" w:rsidP="00396F32">
      <w:pPr>
        <w:pStyle w:val="EndNoteBibliography"/>
        <w:ind w:left="720" w:hanging="720"/>
        <w:rPr>
          <w:noProof/>
        </w:rPr>
      </w:pPr>
      <w:r w:rsidRPr="00994A53">
        <w:rPr>
          <w:noProof/>
        </w:rPr>
        <w:t>Sikora-Wohlfeld, W., Ackermann, M., Christodoulou, E.G., Singaravelu, K., and Beyer, A. (2013). Assessing Computational Methods for Transcription Factor Target Gene Identification Based on ChIP-seq Data. PLoS Computational Biology</w:t>
      </w:r>
      <w:r w:rsidRPr="00994A53">
        <w:rPr>
          <w:i/>
          <w:noProof/>
        </w:rPr>
        <w:t xml:space="preserve"> 9</w:t>
      </w:r>
      <w:r w:rsidRPr="00994A53">
        <w:rPr>
          <w:noProof/>
        </w:rPr>
        <w:t>, e1003342.</w:t>
      </w:r>
    </w:p>
    <w:p w14:paraId="140EB8D1" w14:textId="77777777" w:rsidR="00994A53" w:rsidRPr="00994A53" w:rsidRDefault="00994A53" w:rsidP="00396F32">
      <w:pPr>
        <w:pStyle w:val="EndNoteBibliography"/>
        <w:ind w:left="720" w:hanging="720"/>
        <w:rPr>
          <w:noProof/>
        </w:rPr>
      </w:pPr>
      <w:r w:rsidRPr="00994A53">
        <w:rPr>
          <w:noProof/>
        </w:rPr>
        <w:t>Song, H., Hasson, P., Paroush, Z.a.e., and Courey, A.J. (2004). Groucho oligomerization is required for repression in vivo. Molecular and Cellular Biology</w:t>
      </w:r>
      <w:r w:rsidRPr="00994A53">
        <w:rPr>
          <w:i/>
          <w:noProof/>
        </w:rPr>
        <w:t xml:space="preserve"> 24</w:t>
      </w:r>
      <w:r w:rsidRPr="00994A53">
        <w:rPr>
          <w:noProof/>
        </w:rPr>
        <w:t>, 4341-4350.</w:t>
      </w:r>
    </w:p>
    <w:p w14:paraId="67D42EDF" w14:textId="77777777" w:rsidR="00994A53" w:rsidRPr="00994A53" w:rsidRDefault="00994A53" w:rsidP="00396F32">
      <w:pPr>
        <w:pStyle w:val="EndNoteBibliography"/>
        <w:ind w:left="720" w:hanging="720"/>
        <w:rPr>
          <w:noProof/>
        </w:rPr>
      </w:pPr>
      <w:r w:rsidRPr="00994A53">
        <w:rPr>
          <w:noProof/>
        </w:rPr>
        <w:t>Spencer, F.A., Hoffmann, F.M., and Gelbart, W.M. (1982). Decapentaplegic: a gene complex affecting morphogenesis in Drosophila melanogaster. Cell</w:t>
      </w:r>
      <w:r w:rsidRPr="00994A53">
        <w:rPr>
          <w:i/>
          <w:noProof/>
        </w:rPr>
        <w:t xml:space="preserve"> 28</w:t>
      </w:r>
      <w:r w:rsidRPr="00994A53">
        <w:rPr>
          <w:noProof/>
        </w:rPr>
        <w:t>, 451-461.</w:t>
      </w:r>
    </w:p>
    <w:p w14:paraId="09526023" w14:textId="77777777" w:rsidR="00994A53" w:rsidRPr="00994A53" w:rsidRDefault="00994A53" w:rsidP="00396F32">
      <w:pPr>
        <w:pStyle w:val="EndNoteBibliography"/>
        <w:ind w:left="720" w:hanging="720"/>
        <w:rPr>
          <w:noProof/>
        </w:rPr>
      </w:pPr>
      <w:r w:rsidRPr="00994A53">
        <w:rPr>
          <w:noProof/>
        </w:rPr>
        <w:t>Theisen, H., Syed, A., Nguyen, B.T., Lukacsovich, T., Purcell, J., Srivastava, G.P., Iron, D., Gaudenz, K., Nie, Q., Wan, F.Y.</w:t>
      </w:r>
      <w:r w:rsidRPr="00994A53">
        <w:rPr>
          <w:i/>
          <w:noProof/>
        </w:rPr>
        <w:t>, et al.</w:t>
      </w:r>
      <w:r w:rsidRPr="00994A53">
        <w:rPr>
          <w:noProof/>
        </w:rPr>
        <w:t xml:space="preserve"> (2007). Wingless directly represses DPP morphogen expression via an armadillo/TCF/Brinker complex. PLoS One</w:t>
      </w:r>
      <w:r w:rsidRPr="00994A53">
        <w:rPr>
          <w:i/>
          <w:noProof/>
        </w:rPr>
        <w:t xml:space="preserve"> 2</w:t>
      </w:r>
      <w:r w:rsidRPr="00994A53">
        <w:rPr>
          <w:noProof/>
        </w:rPr>
        <w:t>, e142.</w:t>
      </w:r>
    </w:p>
    <w:p w14:paraId="03F521B4" w14:textId="77777777" w:rsidR="00994A53" w:rsidRPr="00994A53" w:rsidRDefault="00994A53" w:rsidP="00396F32">
      <w:pPr>
        <w:pStyle w:val="EndNoteBibliography"/>
        <w:ind w:left="720" w:hanging="720"/>
        <w:rPr>
          <w:noProof/>
        </w:rPr>
      </w:pPr>
      <w:r w:rsidRPr="00994A53">
        <w:rPr>
          <w:noProof/>
        </w:rPr>
        <w:t>Turki-Judeh, W., and Courey, A.J. (2012). Groucho: A Corepressor with Instructive Roles in Development. In  (Elsevier), pp. 65-96.</w:t>
      </w:r>
    </w:p>
    <w:p w14:paraId="78D701ED" w14:textId="77777777" w:rsidR="00994A53" w:rsidRPr="00994A53" w:rsidRDefault="00994A53" w:rsidP="00396F32">
      <w:pPr>
        <w:pStyle w:val="EndNoteBibliography"/>
        <w:ind w:left="720" w:hanging="720"/>
        <w:rPr>
          <w:noProof/>
        </w:rPr>
      </w:pPr>
      <w:r w:rsidRPr="00994A53">
        <w:rPr>
          <w:noProof/>
        </w:rPr>
        <w:t>Valentine, S.A., Chen, G., Shandala, T., Fernandez, J., Mische, S., Saint, R., and Courey, A.J. (1998). Dorsal-mediated repression requires the formation of a multiprotein repression complex at the ventral silencer. Mol Cell Biol</w:t>
      </w:r>
      <w:r w:rsidRPr="00994A53">
        <w:rPr>
          <w:i/>
          <w:noProof/>
        </w:rPr>
        <w:t xml:space="preserve"> 18</w:t>
      </w:r>
      <w:r w:rsidRPr="00994A53">
        <w:rPr>
          <w:noProof/>
        </w:rPr>
        <w:t>, 6584-6594.</w:t>
      </w:r>
    </w:p>
    <w:p w14:paraId="434ECC8D" w14:textId="77777777" w:rsidR="00994A53" w:rsidRPr="00994A53" w:rsidRDefault="00994A53" w:rsidP="00396F32">
      <w:pPr>
        <w:pStyle w:val="EndNoteBibliography"/>
        <w:ind w:left="720" w:hanging="720"/>
        <w:rPr>
          <w:noProof/>
        </w:rPr>
      </w:pPr>
      <w:r w:rsidRPr="00994A53">
        <w:rPr>
          <w:noProof/>
        </w:rPr>
        <w:t>Villanueva, C.J., Waki, H., Godio, C., Nielsen, R., Chou, W.-L., Vargas, L., Wroblewski, K., Schmedt, C., Chao, L.C., Boyadjian, R.</w:t>
      </w:r>
      <w:r w:rsidRPr="00994A53">
        <w:rPr>
          <w:i/>
          <w:noProof/>
        </w:rPr>
        <w:t>, et al.</w:t>
      </w:r>
      <w:r w:rsidRPr="00994A53">
        <w:rPr>
          <w:noProof/>
        </w:rPr>
        <w:t xml:space="preserve"> (2011). TLE3 Is a Dual-Function Transcriptional Coregulator of Adipogenesis. Cell Metabolism</w:t>
      </w:r>
      <w:r w:rsidRPr="00994A53">
        <w:rPr>
          <w:i/>
          <w:noProof/>
        </w:rPr>
        <w:t xml:space="preserve"> 13</w:t>
      </w:r>
      <w:r w:rsidRPr="00994A53">
        <w:rPr>
          <w:noProof/>
        </w:rPr>
        <w:t>, 413-427.</w:t>
      </w:r>
    </w:p>
    <w:p w14:paraId="393DC857" w14:textId="77777777" w:rsidR="00994A53" w:rsidRPr="00994A53" w:rsidRDefault="00994A53" w:rsidP="00396F32">
      <w:pPr>
        <w:pStyle w:val="EndNoteBibliography"/>
        <w:ind w:left="720" w:hanging="720"/>
        <w:rPr>
          <w:noProof/>
        </w:rPr>
      </w:pPr>
      <w:r w:rsidRPr="00994A53">
        <w:rPr>
          <w:noProof/>
        </w:rPr>
        <w:t>Winkler, C.J., Ponce, A., and Courey, A.J. (2010). Groucho-Mediated Repression May Result from a Histone Deacetylase-Dependent Increase in Nucleosome Density. PLoS ONE</w:t>
      </w:r>
      <w:r w:rsidRPr="00994A53">
        <w:rPr>
          <w:i/>
          <w:noProof/>
        </w:rPr>
        <w:t xml:space="preserve"> 5</w:t>
      </w:r>
      <w:r w:rsidRPr="00994A53">
        <w:rPr>
          <w:noProof/>
        </w:rPr>
        <w:t>, e10166.</w:t>
      </w:r>
    </w:p>
    <w:p w14:paraId="52AA6566" w14:textId="77777777" w:rsidR="00994A53" w:rsidRPr="00994A53" w:rsidRDefault="00994A53" w:rsidP="00396F32">
      <w:pPr>
        <w:pStyle w:val="EndNoteBibliography"/>
        <w:ind w:left="720" w:hanging="720"/>
        <w:rPr>
          <w:noProof/>
        </w:rPr>
      </w:pPr>
      <w:r w:rsidRPr="00994A53">
        <w:rPr>
          <w:noProof/>
        </w:rPr>
        <w:t>Zeitlinger, J., Stark, A., Kellis, M., Hong, J.-W., Nechaev, S., Adelman, K., Levine, M., and Young, R.A. (2007). RNA polymerase stalling at developmental control genes in the Drosophila melanogaster embryo. Nature genetics</w:t>
      </w:r>
      <w:r w:rsidRPr="00994A53">
        <w:rPr>
          <w:i/>
          <w:noProof/>
        </w:rPr>
        <w:t xml:space="preserve"> 39</w:t>
      </w:r>
      <w:r w:rsidRPr="00994A53">
        <w:rPr>
          <w:noProof/>
        </w:rPr>
        <w:t>, 1512-1516.</w:t>
      </w:r>
    </w:p>
    <w:p w14:paraId="5788D9B6" w14:textId="77777777" w:rsidR="00994A53" w:rsidRPr="00994A53" w:rsidRDefault="00994A53" w:rsidP="00396F32">
      <w:pPr>
        <w:pStyle w:val="EndNoteBibliography"/>
        <w:ind w:left="720" w:hanging="720"/>
        <w:rPr>
          <w:noProof/>
        </w:rPr>
      </w:pPr>
      <w:r w:rsidRPr="00994A53">
        <w:rPr>
          <w:noProof/>
        </w:rPr>
        <w:t>Zhang, Y., Liu, T., Meyer, C.A., Eeckhoute, J., Johnson, D.S., Bernstein, B.E., Nussbaum, C., Myers, R.M., Brown, M., Li, W.</w:t>
      </w:r>
      <w:r w:rsidRPr="00994A53">
        <w:rPr>
          <w:i/>
          <w:noProof/>
        </w:rPr>
        <w:t>, et al.</w:t>
      </w:r>
      <w:r w:rsidRPr="00994A53">
        <w:rPr>
          <w:noProof/>
        </w:rPr>
        <w:t xml:space="preserve"> (2008). Model-based Analysis of ChIP-Seq (MACS). Genome biology</w:t>
      </w:r>
      <w:r w:rsidRPr="00994A53">
        <w:rPr>
          <w:i/>
          <w:noProof/>
        </w:rPr>
        <w:t xml:space="preserve"> 9</w:t>
      </w:r>
      <w:r w:rsidRPr="00994A53">
        <w:rPr>
          <w:noProof/>
        </w:rPr>
        <w:t>, R137.</w:t>
      </w:r>
    </w:p>
    <w:p w14:paraId="14592686" w14:textId="33296EB5" w:rsidR="004D40D9" w:rsidRPr="004D40D9" w:rsidRDefault="00994A53" w:rsidP="004D40D9">
      <w:r>
        <w:fldChar w:fldCharType="end"/>
      </w:r>
    </w:p>
    <w:sectPr w:rsidR="004D40D9" w:rsidRPr="004D40D9" w:rsidSect="00645F6F">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lbert Courey" w:date="2015-08-13T11:42:00Z" w:initials="AC">
    <w:p w14:paraId="7FAF9C24" w14:textId="76C3699F" w:rsidR="00071D1D" w:rsidRDefault="00071D1D">
      <w:pPr>
        <w:pStyle w:val="CommentText"/>
      </w:pPr>
      <w:r>
        <w:rPr>
          <w:rStyle w:val="CommentReference"/>
        </w:rPr>
        <w:annotationRef/>
      </w:r>
      <w:r>
        <w:t>Please provide this abstract ASAP.</w:t>
      </w:r>
    </w:p>
  </w:comment>
  <w:comment w:id="1" w:author="Albert Courey" w:date="2015-08-13T11:43:00Z" w:initials="AC">
    <w:p w14:paraId="41B7F4B1" w14:textId="47B68DC8" w:rsidR="00071D1D" w:rsidRDefault="00071D1D">
      <w:pPr>
        <w:pStyle w:val="CommentText"/>
      </w:pPr>
      <w:r>
        <w:rPr>
          <w:rStyle w:val="CommentReference"/>
        </w:rPr>
        <w:annotationRef/>
      </w:r>
      <w:r>
        <w:t xml:space="preserve">The introduction needs to bring out the unanswered questions about </w:t>
      </w:r>
      <w:proofErr w:type="spellStart"/>
      <w:r>
        <w:t>Gro</w:t>
      </w:r>
      <w:proofErr w:type="spellEnd"/>
      <w:r>
        <w:t xml:space="preserve"> mediated repression and how a study of the type we carried out would allow us to address these questions.</w:t>
      </w:r>
    </w:p>
  </w:comment>
  <w:comment w:id="2" w:author="Albert Courey" w:date="2015-08-13T11:14:00Z" w:initials="AC">
    <w:p w14:paraId="6DFAC680" w14:textId="77777777" w:rsidR="00071D1D" w:rsidRDefault="00071D1D" w:rsidP="008160BB">
      <w:pPr>
        <w:pStyle w:val="CommentText"/>
      </w:pPr>
      <w:r>
        <w:rPr>
          <w:rStyle w:val="CommentReference"/>
        </w:rPr>
        <w:annotationRef/>
      </w:r>
      <w:r>
        <w:t>What you need here is a paragraph summarizing some of the most important conclusions of this study. I’ve moved the paragraph about the time points to the results section.</w:t>
      </w:r>
    </w:p>
  </w:comment>
  <w:comment w:id="3" w:author="Albert Courey" w:date="2015-08-13T11:35:00Z" w:initials="AC">
    <w:p w14:paraId="1F1472F4" w14:textId="5CF83C05" w:rsidR="00071D1D" w:rsidRDefault="00071D1D">
      <w:pPr>
        <w:pStyle w:val="CommentText"/>
      </w:pPr>
      <w:r>
        <w:rPr>
          <w:rStyle w:val="CommentReference"/>
        </w:rPr>
        <w:annotationRef/>
      </w:r>
      <w:r>
        <w:t>Can we do some kind of analysis to demonstrate this point?</w:t>
      </w:r>
    </w:p>
  </w:comment>
  <w:comment w:id="4" w:author="Albert Courey" w:date="2015-08-13T11:38:00Z" w:initials="AC">
    <w:p w14:paraId="4155B97B" w14:textId="36BB133B" w:rsidR="00071D1D" w:rsidRDefault="00071D1D">
      <w:pPr>
        <w:pStyle w:val="CommentText"/>
      </w:pPr>
      <w:r>
        <w:rPr>
          <w:rStyle w:val="CommentReference"/>
        </w:rPr>
        <w:annotationRef/>
      </w:r>
      <w:r>
        <w:t>The figures should include genome browser views showing examples of all these different patterns.</w:t>
      </w:r>
    </w:p>
  </w:comment>
  <w:comment w:id="5" w:author="Albert Courey" w:date="2015-08-13T11:40:00Z" w:initials="AC">
    <w:p w14:paraId="262B7607" w14:textId="161F8592" w:rsidR="00071D1D" w:rsidRDefault="00071D1D">
      <w:pPr>
        <w:pStyle w:val="CommentText"/>
      </w:pPr>
      <w:r>
        <w:rPr>
          <w:rStyle w:val="CommentReference"/>
        </w:rPr>
        <w:annotationRef/>
      </w:r>
      <w:r>
        <w:t>Once again we need to see specific examples.</w:t>
      </w:r>
    </w:p>
  </w:comment>
  <w:comment w:id="6" w:author="Albert Courey" w:date="2015-08-13T11:47:00Z" w:initials="AC">
    <w:p w14:paraId="206BD1C8" w14:textId="4DCC0AFA" w:rsidR="00071D1D" w:rsidRDefault="00071D1D">
      <w:pPr>
        <w:pStyle w:val="CommentText"/>
      </w:pPr>
      <w:r>
        <w:rPr>
          <w:rStyle w:val="CommentReference"/>
        </w:rPr>
        <w:annotationRef/>
      </w:r>
      <w:r>
        <w:t>At this point, the reader will be puzzled about why you included the ∆SP mutant. If we are going to include these data, we need to introduce what is known about the SP domain in the introduction.</w:t>
      </w:r>
    </w:p>
  </w:comment>
  <w:comment w:id="7" w:author="Albert Courey" w:date="2015-08-13T11:49:00Z" w:initials="AC">
    <w:p w14:paraId="2AA433FB" w14:textId="6582F9B1" w:rsidR="00071D1D" w:rsidRDefault="00071D1D">
      <w:pPr>
        <w:pStyle w:val="CommentText"/>
      </w:pPr>
      <w:r>
        <w:rPr>
          <w:rStyle w:val="CommentReference"/>
        </w:rPr>
        <w:annotationRef/>
      </w:r>
      <w:r>
        <w:t>Compared to what percentage in the overexpression embryo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AF9C24" w15:done="0"/>
  <w15:commentEx w15:paraId="41B7F4B1" w15:done="0"/>
  <w15:commentEx w15:paraId="6DFAC680" w15:done="0"/>
  <w15:commentEx w15:paraId="1F1472F4" w15:done="0"/>
  <w15:commentEx w15:paraId="4155B97B" w15:done="0"/>
  <w15:commentEx w15:paraId="262B7607" w15:done="0"/>
  <w15:commentEx w15:paraId="7A9B27F6" w15:done="0"/>
  <w15:commentEx w15:paraId="206BD1C8" w15:done="0"/>
  <w15:commentEx w15:paraId="2AA433F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8F0C526"/>
    <w:multiLevelType w:val="multilevel"/>
    <w:tmpl w:val="A60A664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nsid w:val="5C597FD9"/>
    <w:multiLevelType w:val="hybridMultilevel"/>
    <w:tmpl w:val="D8A82024"/>
    <w:lvl w:ilvl="0" w:tplc="F0BE7076">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A7859ED"/>
    <w:multiLevelType w:val="hybridMultilevel"/>
    <w:tmpl w:val="CAA803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ctiveWritingStyle w:appName="MSWord" w:lang="en-US" w:vendorID="64" w:dllVersion="131078" w:nlCheck="1" w:checkStyle="0"/>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pdr0vslpwzage5afxvdv2xds5vfp9zsafw&quot;&gt;endnote&lt;record-ids&gt;&lt;item&gt;267&lt;/item&gt;&lt;item&gt;308&lt;/item&gt;&lt;item&gt;1112&lt;/item&gt;&lt;item&gt;1161&lt;/item&gt;&lt;item&gt;1659&lt;/item&gt;&lt;item&gt;2203&lt;/item&gt;&lt;item&gt;2204&lt;/item&gt;&lt;item&gt;2284&lt;/item&gt;&lt;item&gt;2365&lt;/item&gt;&lt;item&gt;2366&lt;/item&gt;&lt;item&gt;2377&lt;/item&gt;&lt;item&gt;2380&lt;/item&gt;&lt;item&gt;2381&lt;/item&gt;&lt;item&gt;2385&lt;/item&gt;&lt;item&gt;2955&lt;/item&gt;&lt;item&gt;2964&lt;/item&gt;&lt;item&gt;2990&lt;/item&gt;&lt;item&gt;3010&lt;/item&gt;&lt;item&gt;3034&lt;/item&gt;&lt;item&gt;3035&lt;/item&gt;&lt;item&gt;3036&lt;/item&gt;&lt;item&gt;3037&lt;/item&gt;&lt;item&gt;3038&lt;/item&gt;&lt;item&gt;3039&lt;/item&gt;&lt;item&gt;3040&lt;/item&gt;&lt;item&gt;3041&lt;/item&gt;&lt;item&gt;3042&lt;/item&gt;&lt;item&gt;3043&lt;/item&gt;&lt;item&gt;3045&lt;/item&gt;&lt;item&gt;3049&lt;/item&gt;&lt;/record-ids&gt;&lt;/item&gt;&lt;/Libraries&gt;"/>
  </w:docVars>
  <w:rsids>
    <w:rsidRoot w:val="004C62C0"/>
    <w:rsid w:val="00016448"/>
    <w:rsid w:val="00025A7A"/>
    <w:rsid w:val="000376C3"/>
    <w:rsid w:val="00041DE0"/>
    <w:rsid w:val="000451FA"/>
    <w:rsid w:val="000514F0"/>
    <w:rsid w:val="00056237"/>
    <w:rsid w:val="00062ABD"/>
    <w:rsid w:val="000633C8"/>
    <w:rsid w:val="00071D1D"/>
    <w:rsid w:val="00091FF8"/>
    <w:rsid w:val="00094D56"/>
    <w:rsid w:val="000A6193"/>
    <w:rsid w:val="000A776F"/>
    <w:rsid w:val="000B3215"/>
    <w:rsid w:val="000B41DA"/>
    <w:rsid w:val="000D2F6D"/>
    <w:rsid w:val="000F37B2"/>
    <w:rsid w:val="000F4492"/>
    <w:rsid w:val="001029DD"/>
    <w:rsid w:val="00112A9C"/>
    <w:rsid w:val="001243BA"/>
    <w:rsid w:val="00125DEA"/>
    <w:rsid w:val="0014086B"/>
    <w:rsid w:val="00156EA1"/>
    <w:rsid w:val="0016503B"/>
    <w:rsid w:val="00170024"/>
    <w:rsid w:val="0017002A"/>
    <w:rsid w:val="00173597"/>
    <w:rsid w:val="0019686A"/>
    <w:rsid w:val="001A137F"/>
    <w:rsid w:val="001B3BB0"/>
    <w:rsid w:val="001C275F"/>
    <w:rsid w:val="001C45A5"/>
    <w:rsid w:val="001D2B5B"/>
    <w:rsid w:val="001D7476"/>
    <w:rsid w:val="001E0562"/>
    <w:rsid w:val="001E45E1"/>
    <w:rsid w:val="001E6EA2"/>
    <w:rsid w:val="001F41CC"/>
    <w:rsid w:val="002031D7"/>
    <w:rsid w:val="0020322A"/>
    <w:rsid w:val="00204E7F"/>
    <w:rsid w:val="00211D7E"/>
    <w:rsid w:val="00220297"/>
    <w:rsid w:val="00224435"/>
    <w:rsid w:val="00230A55"/>
    <w:rsid w:val="00237EB9"/>
    <w:rsid w:val="002509E0"/>
    <w:rsid w:val="002563E7"/>
    <w:rsid w:val="00275CDA"/>
    <w:rsid w:val="00284E7F"/>
    <w:rsid w:val="002B5B8B"/>
    <w:rsid w:val="002C058C"/>
    <w:rsid w:val="002C0657"/>
    <w:rsid w:val="002E08A6"/>
    <w:rsid w:val="002E3A14"/>
    <w:rsid w:val="00306543"/>
    <w:rsid w:val="00326671"/>
    <w:rsid w:val="00327E1B"/>
    <w:rsid w:val="003358B1"/>
    <w:rsid w:val="0035211A"/>
    <w:rsid w:val="003546C5"/>
    <w:rsid w:val="003553D9"/>
    <w:rsid w:val="0035579F"/>
    <w:rsid w:val="00391BC9"/>
    <w:rsid w:val="00396F32"/>
    <w:rsid w:val="003A1A0C"/>
    <w:rsid w:val="003C259C"/>
    <w:rsid w:val="003D6ECE"/>
    <w:rsid w:val="003E0380"/>
    <w:rsid w:val="003E4050"/>
    <w:rsid w:val="003E4C8C"/>
    <w:rsid w:val="003F10ED"/>
    <w:rsid w:val="00405377"/>
    <w:rsid w:val="00407EF6"/>
    <w:rsid w:val="0041464F"/>
    <w:rsid w:val="004207B2"/>
    <w:rsid w:val="00420B5B"/>
    <w:rsid w:val="004314D5"/>
    <w:rsid w:val="00461586"/>
    <w:rsid w:val="004643B0"/>
    <w:rsid w:val="004822AC"/>
    <w:rsid w:val="004933F0"/>
    <w:rsid w:val="00495D91"/>
    <w:rsid w:val="004A7559"/>
    <w:rsid w:val="004C62C0"/>
    <w:rsid w:val="004D243C"/>
    <w:rsid w:val="004D40D9"/>
    <w:rsid w:val="004F0276"/>
    <w:rsid w:val="004F0AF3"/>
    <w:rsid w:val="004F14EE"/>
    <w:rsid w:val="0051034C"/>
    <w:rsid w:val="005230E1"/>
    <w:rsid w:val="005242B2"/>
    <w:rsid w:val="005368F2"/>
    <w:rsid w:val="00540604"/>
    <w:rsid w:val="00543456"/>
    <w:rsid w:val="00550E71"/>
    <w:rsid w:val="00551DEF"/>
    <w:rsid w:val="0055323B"/>
    <w:rsid w:val="0055499D"/>
    <w:rsid w:val="00555693"/>
    <w:rsid w:val="005726D7"/>
    <w:rsid w:val="005774BE"/>
    <w:rsid w:val="005A72DA"/>
    <w:rsid w:val="005B535B"/>
    <w:rsid w:val="005C4807"/>
    <w:rsid w:val="005D0256"/>
    <w:rsid w:val="005D1703"/>
    <w:rsid w:val="005D1B49"/>
    <w:rsid w:val="0060322B"/>
    <w:rsid w:val="006063EB"/>
    <w:rsid w:val="0061663A"/>
    <w:rsid w:val="00631114"/>
    <w:rsid w:val="006433AF"/>
    <w:rsid w:val="006440AC"/>
    <w:rsid w:val="0064453B"/>
    <w:rsid w:val="00645A1B"/>
    <w:rsid w:val="00645F6F"/>
    <w:rsid w:val="00661362"/>
    <w:rsid w:val="00666EF2"/>
    <w:rsid w:val="00672E09"/>
    <w:rsid w:val="00683D3D"/>
    <w:rsid w:val="00684F14"/>
    <w:rsid w:val="006A0C78"/>
    <w:rsid w:val="006B19CD"/>
    <w:rsid w:val="006B5A0E"/>
    <w:rsid w:val="006E56FE"/>
    <w:rsid w:val="006F1624"/>
    <w:rsid w:val="006F619C"/>
    <w:rsid w:val="00704DC2"/>
    <w:rsid w:val="00717E3E"/>
    <w:rsid w:val="007263B7"/>
    <w:rsid w:val="0073152C"/>
    <w:rsid w:val="00742D23"/>
    <w:rsid w:val="00743AF1"/>
    <w:rsid w:val="0077458B"/>
    <w:rsid w:val="00780FE2"/>
    <w:rsid w:val="00781A3B"/>
    <w:rsid w:val="00781EB7"/>
    <w:rsid w:val="007961E8"/>
    <w:rsid w:val="007A01F5"/>
    <w:rsid w:val="007A779E"/>
    <w:rsid w:val="007A7FF8"/>
    <w:rsid w:val="007B0590"/>
    <w:rsid w:val="007B05E7"/>
    <w:rsid w:val="007B1C60"/>
    <w:rsid w:val="007B6A08"/>
    <w:rsid w:val="007C33E3"/>
    <w:rsid w:val="007D0A4F"/>
    <w:rsid w:val="007D448A"/>
    <w:rsid w:val="007E0AFD"/>
    <w:rsid w:val="00807AA6"/>
    <w:rsid w:val="00810B6C"/>
    <w:rsid w:val="00811640"/>
    <w:rsid w:val="008160BB"/>
    <w:rsid w:val="00824312"/>
    <w:rsid w:val="00824D9F"/>
    <w:rsid w:val="008428ED"/>
    <w:rsid w:val="00844138"/>
    <w:rsid w:val="00844F7B"/>
    <w:rsid w:val="00866555"/>
    <w:rsid w:val="00873A87"/>
    <w:rsid w:val="008754BB"/>
    <w:rsid w:val="0089157F"/>
    <w:rsid w:val="008A2834"/>
    <w:rsid w:val="008B018F"/>
    <w:rsid w:val="008B050E"/>
    <w:rsid w:val="008B10CF"/>
    <w:rsid w:val="008B77F7"/>
    <w:rsid w:val="008C46AF"/>
    <w:rsid w:val="008C7EA1"/>
    <w:rsid w:val="008D4207"/>
    <w:rsid w:val="008D6626"/>
    <w:rsid w:val="008E3112"/>
    <w:rsid w:val="008F7C1E"/>
    <w:rsid w:val="00903FF8"/>
    <w:rsid w:val="00907157"/>
    <w:rsid w:val="00921735"/>
    <w:rsid w:val="00927C5A"/>
    <w:rsid w:val="0093515F"/>
    <w:rsid w:val="00943FAB"/>
    <w:rsid w:val="00957C1F"/>
    <w:rsid w:val="00970989"/>
    <w:rsid w:val="00973604"/>
    <w:rsid w:val="00974E74"/>
    <w:rsid w:val="00994A53"/>
    <w:rsid w:val="009B74B7"/>
    <w:rsid w:val="009C1936"/>
    <w:rsid w:val="009C3245"/>
    <w:rsid w:val="009D10E7"/>
    <w:rsid w:val="009D28D1"/>
    <w:rsid w:val="009D5C49"/>
    <w:rsid w:val="00A002D8"/>
    <w:rsid w:val="00A1095E"/>
    <w:rsid w:val="00A138E6"/>
    <w:rsid w:val="00A15868"/>
    <w:rsid w:val="00A25B2F"/>
    <w:rsid w:val="00A30785"/>
    <w:rsid w:val="00A40D79"/>
    <w:rsid w:val="00A4351E"/>
    <w:rsid w:val="00A457EE"/>
    <w:rsid w:val="00A45E0A"/>
    <w:rsid w:val="00A46041"/>
    <w:rsid w:val="00A51973"/>
    <w:rsid w:val="00A54005"/>
    <w:rsid w:val="00A63CBC"/>
    <w:rsid w:val="00A63DE2"/>
    <w:rsid w:val="00A95BC0"/>
    <w:rsid w:val="00AA2523"/>
    <w:rsid w:val="00AB3610"/>
    <w:rsid w:val="00AC2836"/>
    <w:rsid w:val="00AD14A9"/>
    <w:rsid w:val="00AD5890"/>
    <w:rsid w:val="00AE6E36"/>
    <w:rsid w:val="00AF4F59"/>
    <w:rsid w:val="00B00EF6"/>
    <w:rsid w:val="00B36BCB"/>
    <w:rsid w:val="00B438DD"/>
    <w:rsid w:val="00B570B8"/>
    <w:rsid w:val="00B60E91"/>
    <w:rsid w:val="00B77326"/>
    <w:rsid w:val="00B97924"/>
    <w:rsid w:val="00BA12A8"/>
    <w:rsid w:val="00BA7BC7"/>
    <w:rsid w:val="00BC0E7A"/>
    <w:rsid w:val="00BC2982"/>
    <w:rsid w:val="00BC4CE7"/>
    <w:rsid w:val="00BE0C0F"/>
    <w:rsid w:val="00BE1E61"/>
    <w:rsid w:val="00BE570B"/>
    <w:rsid w:val="00BE7AAB"/>
    <w:rsid w:val="00BF4AA0"/>
    <w:rsid w:val="00C316C2"/>
    <w:rsid w:val="00C4614F"/>
    <w:rsid w:val="00C4678B"/>
    <w:rsid w:val="00C46D6E"/>
    <w:rsid w:val="00C56855"/>
    <w:rsid w:val="00C66AD0"/>
    <w:rsid w:val="00C77C2F"/>
    <w:rsid w:val="00C91541"/>
    <w:rsid w:val="00C923DA"/>
    <w:rsid w:val="00CA7E4A"/>
    <w:rsid w:val="00CC067C"/>
    <w:rsid w:val="00CD348D"/>
    <w:rsid w:val="00D007C0"/>
    <w:rsid w:val="00D11037"/>
    <w:rsid w:val="00D13193"/>
    <w:rsid w:val="00D155A5"/>
    <w:rsid w:val="00D174D1"/>
    <w:rsid w:val="00D3227B"/>
    <w:rsid w:val="00D53A78"/>
    <w:rsid w:val="00D65F42"/>
    <w:rsid w:val="00D662BF"/>
    <w:rsid w:val="00D74350"/>
    <w:rsid w:val="00D80AD3"/>
    <w:rsid w:val="00D863C5"/>
    <w:rsid w:val="00D8676F"/>
    <w:rsid w:val="00D97BEB"/>
    <w:rsid w:val="00DA2565"/>
    <w:rsid w:val="00DA7CE5"/>
    <w:rsid w:val="00DB11F5"/>
    <w:rsid w:val="00DB5779"/>
    <w:rsid w:val="00DC538D"/>
    <w:rsid w:val="00DC53DC"/>
    <w:rsid w:val="00DD142F"/>
    <w:rsid w:val="00DE77EE"/>
    <w:rsid w:val="00DF7C23"/>
    <w:rsid w:val="00E04A56"/>
    <w:rsid w:val="00E15708"/>
    <w:rsid w:val="00E30565"/>
    <w:rsid w:val="00E31AE1"/>
    <w:rsid w:val="00E3439D"/>
    <w:rsid w:val="00E408C1"/>
    <w:rsid w:val="00E40A04"/>
    <w:rsid w:val="00E534FE"/>
    <w:rsid w:val="00E55542"/>
    <w:rsid w:val="00E67908"/>
    <w:rsid w:val="00E81819"/>
    <w:rsid w:val="00E86375"/>
    <w:rsid w:val="00E94AB8"/>
    <w:rsid w:val="00EB13DB"/>
    <w:rsid w:val="00ED2BD5"/>
    <w:rsid w:val="00EF39B8"/>
    <w:rsid w:val="00EF6429"/>
    <w:rsid w:val="00F034D8"/>
    <w:rsid w:val="00F17D84"/>
    <w:rsid w:val="00F227AE"/>
    <w:rsid w:val="00F51F22"/>
    <w:rsid w:val="00F55887"/>
    <w:rsid w:val="00F6363E"/>
    <w:rsid w:val="00F73A0E"/>
    <w:rsid w:val="00F85351"/>
    <w:rsid w:val="00FA0B44"/>
    <w:rsid w:val="00FA5B54"/>
    <w:rsid w:val="00FA6064"/>
    <w:rsid w:val="00FA7B2A"/>
    <w:rsid w:val="00FC4361"/>
    <w:rsid w:val="00FC7328"/>
    <w:rsid w:val="00FD1860"/>
    <w:rsid w:val="00FD1B41"/>
    <w:rsid w:val="00FD1EAB"/>
    <w:rsid w:val="00FD6185"/>
    <w:rsid w:val="00FD7F1A"/>
    <w:rsid w:val="00FE0377"/>
    <w:rsid w:val="00FE4409"/>
    <w:rsid w:val="00FF5970"/>
    <w:rsid w:val="00FF685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51BE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F597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316C2"/>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4">
    <w:name w:val="heading 4"/>
    <w:basedOn w:val="Normal"/>
    <w:next w:val="Normal"/>
    <w:link w:val="Heading4Char"/>
    <w:uiPriority w:val="9"/>
    <w:unhideWhenUsed/>
    <w:qFormat/>
    <w:rsid w:val="00C316C2"/>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unhideWhenUsed/>
    <w:qFormat/>
    <w:rsid w:val="00C316C2"/>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A2834"/>
    <w:rPr>
      <w:sz w:val="18"/>
      <w:szCs w:val="18"/>
    </w:rPr>
  </w:style>
  <w:style w:type="paragraph" w:styleId="CommentText">
    <w:name w:val="annotation text"/>
    <w:basedOn w:val="Normal"/>
    <w:link w:val="CommentTextChar"/>
    <w:uiPriority w:val="99"/>
    <w:semiHidden/>
    <w:unhideWhenUsed/>
    <w:rsid w:val="008A2834"/>
  </w:style>
  <w:style w:type="character" w:customStyle="1" w:styleId="CommentTextChar">
    <w:name w:val="Comment Text Char"/>
    <w:basedOn w:val="DefaultParagraphFont"/>
    <w:link w:val="CommentText"/>
    <w:uiPriority w:val="99"/>
    <w:semiHidden/>
    <w:rsid w:val="008A2834"/>
  </w:style>
  <w:style w:type="paragraph" w:styleId="CommentSubject">
    <w:name w:val="annotation subject"/>
    <w:basedOn w:val="CommentText"/>
    <w:next w:val="CommentText"/>
    <w:link w:val="CommentSubjectChar"/>
    <w:uiPriority w:val="99"/>
    <w:semiHidden/>
    <w:unhideWhenUsed/>
    <w:rsid w:val="008A2834"/>
    <w:rPr>
      <w:b/>
      <w:bCs/>
      <w:sz w:val="20"/>
      <w:szCs w:val="20"/>
    </w:rPr>
  </w:style>
  <w:style w:type="character" w:customStyle="1" w:styleId="CommentSubjectChar">
    <w:name w:val="Comment Subject Char"/>
    <w:basedOn w:val="CommentTextChar"/>
    <w:link w:val="CommentSubject"/>
    <w:uiPriority w:val="99"/>
    <w:semiHidden/>
    <w:rsid w:val="008A2834"/>
    <w:rPr>
      <w:b/>
      <w:bCs/>
      <w:sz w:val="20"/>
      <w:szCs w:val="20"/>
    </w:rPr>
  </w:style>
  <w:style w:type="paragraph" w:styleId="BalloonText">
    <w:name w:val="Balloon Text"/>
    <w:basedOn w:val="Normal"/>
    <w:link w:val="BalloonTextChar"/>
    <w:uiPriority w:val="99"/>
    <w:semiHidden/>
    <w:unhideWhenUsed/>
    <w:rsid w:val="008A2834"/>
    <w:rPr>
      <w:rFonts w:ascii="Lucida Grande" w:hAnsi="Lucida Grande"/>
      <w:sz w:val="18"/>
      <w:szCs w:val="18"/>
    </w:rPr>
  </w:style>
  <w:style w:type="character" w:customStyle="1" w:styleId="BalloonTextChar">
    <w:name w:val="Balloon Text Char"/>
    <w:basedOn w:val="DefaultParagraphFont"/>
    <w:link w:val="BalloonText"/>
    <w:uiPriority w:val="99"/>
    <w:semiHidden/>
    <w:rsid w:val="008A2834"/>
    <w:rPr>
      <w:rFonts w:ascii="Lucida Grande" w:hAnsi="Lucida Grande"/>
      <w:sz w:val="18"/>
      <w:szCs w:val="18"/>
    </w:rPr>
  </w:style>
  <w:style w:type="paragraph" w:styleId="ListParagraph">
    <w:name w:val="List Paragraph"/>
    <w:basedOn w:val="Normal"/>
    <w:uiPriority w:val="34"/>
    <w:qFormat/>
    <w:rsid w:val="001A137F"/>
    <w:pPr>
      <w:ind w:left="720"/>
      <w:contextualSpacing/>
    </w:pPr>
  </w:style>
  <w:style w:type="character" w:customStyle="1" w:styleId="Heading2Char">
    <w:name w:val="Heading 2 Char"/>
    <w:basedOn w:val="DefaultParagraphFont"/>
    <w:link w:val="Heading2"/>
    <w:uiPriority w:val="9"/>
    <w:rsid w:val="00C316C2"/>
    <w:rPr>
      <w:rFonts w:asciiTheme="majorHAnsi" w:eastAsiaTheme="majorEastAsia" w:hAnsiTheme="majorHAnsi" w:cstheme="majorBidi"/>
      <w:b/>
      <w:bCs/>
      <w:color w:val="4F81BD" w:themeColor="accent1"/>
      <w:sz w:val="32"/>
      <w:szCs w:val="32"/>
    </w:rPr>
  </w:style>
  <w:style w:type="character" w:customStyle="1" w:styleId="Heading4Char">
    <w:name w:val="Heading 4 Char"/>
    <w:basedOn w:val="DefaultParagraphFont"/>
    <w:link w:val="Heading4"/>
    <w:uiPriority w:val="9"/>
    <w:rsid w:val="00C316C2"/>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rsid w:val="00C316C2"/>
    <w:rPr>
      <w:rFonts w:asciiTheme="majorHAnsi" w:eastAsiaTheme="majorEastAsia" w:hAnsiTheme="majorHAnsi" w:cstheme="majorBidi"/>
      <w:i/>
      <w:iCs/>
      <w:color w:val="4F81BD" w:themeColor="accent1"/>
    </w:rPr>
  </w:style>
  <w:style w:type="paragraph" w:customStyle="1" w:styleId="Compact">
    <w:name w:val="Compact"/>
    <w:basedOn w:val="Normal"/>
    <w:qFormat/>
    <w:rsid w:val="00C316C2"/>
    <w:pPr>
      <w:spacing w:before="36" w:after="36"/>
    </w:pPr>
    <w:rPr>
      <w:rFonts w:eastAsiaTheme="minorHAnsi"/>
    </w:rPr>
  </w:style>
  <w:style w:type="paragraph" w:customStyle="1" w:styleId="EndNoteBibliographyTitle">
    <w:name w:val="EndNote Bibliography Title"/>
    <w:basedOn w:val="Normal"/>
    <w:rsid w:val="00FE4409"/>
    <w:pPr>
      <w:jc w:val="center"/>
    </w:pPr>
    <w:rPr>
      <w:rFonts w:ascii="Cambria" w:hAnsi="Cambria"/>
    </w:rPr>
  </w:style>
  <w:style w:type="paragraph" w:customStyle="1" w:styleId="EndNoteBibliography">
    <w:name w:val="EndNote Bibliography"/>
    <w:basedOn w:val="Normal"/>
    <w:rsid w:val="00FE4409"/>
    <w:rPr>
      <w:rFonts w:ascii="Cambria" w:hAnsi="Cambria"/>
    </w:rPr>
  </w:style>
  <w:style w:type="character" w:styleId="Hyperlink">
    <w:name w:val="Hyperlink"/>
    <w:basedOn w:val="DefaultParagraphFont"/>
    <w:uiPriority w:val="99"/>
    <w:unhideWhenUsed/>
    <w:rsid w:val="00FE4409"/>
    <w:rPr>
      <w:color w:val="0000FF" w:themeColor="hyperlink"/>
      <w:u w:val="single"/>
    </w:rPr>
  </w:style>
  <w:style w:type="character" w:customStyle="1" w:styleId="Heading1Char">
    <w:name w:val="Heading 1 Char"/>
    <w:basedOn w:val="DefaultParagraphFont"/>
    <w:link w:val="Heading1"/>
    <w:uiPriority w:val="9"/>
    <w:rsid w:val="00FF5970"/>
    <w:rPr>
      <w:rFonts w:asciiTheme="majorHAnsi" w:eastAsiaTheme="majorEastAsia" w:hAnsiTheme="majorHAnsi" w:cstheme="majorBidi"/>
      <w:color w:val="365F91" w:themeColor="accent1" w:themeShade="BF"/>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F597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316C2"/>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4">
    <w:name w:val="heading 4"/>
    <w:basedOn w:val="Normal"/>
    <w:next w:val="Normal"/>
    <w:link w:val="Heading4Char"/>
    <w:uiPriority w:val="9"/>
    <w:unhideWhenUsed/>
    <w:qFormat/>
    <w:rsid w:val="00C316C2"/>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unhideWhenUsed/>
    <w:qFormat/>
    <w:rsid w:val="00C316C2"/>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A2834"/>
    <w:rPr>
      <w:sz w:val="18"/>
      <w:szCs w:val="18"/>
    </w:rPr>
  </w:style>
  <w:style w:type="paragraph" w:styleId="CommentText">
    <w:name w:val="annotation text"/>
    <w:basedOn w:val="Normal"/>
    <w:link w:val="CommentTextChar"/>
    <w:uiPriority w:val="99"/>
    <w:semiHidden/>
    <w:unhideWhenUsed/>
    <w:rsid w:val="008A2834"/>
  </w:style>
  <w:style w:type="character" w:customStyle="1" w:styleId="CommentTextChar">
    <w:name w:val="Comment Text Char"/>
    <w:basedOn w:val="DefaultParagraphFont"/>
    <w:link w:val="CommentText"/>
    <w:uiPriority w:val="99"/>
    <w:semiHidden/>
    <w:rsid w:val="008A2834"/>
  </w:style>
  <w:style w:type="paragraph" w:styleId="CommentSubject">
    <w:name w:val="annotation subject"/>
    <w:basedOn w:val="CommentText"/>
    <w:next w:val="CommentText"/>
    <w:link w:val="CommentSubjectChar"/>
    <w:uiPriority w:val="99"/>
    <w:semiHidden/>
    <w:unhideWhenUsed/>
    <w:rsid w:val="008A2834"/>
    <w:rPr>
      <w:b/>
      <w:bCs/>
      <w:sz w:val="20"/>
      <w:szCs w:val="20"/>
    </w:rPr>
  </w:style>
  <w:style w:type="character" w:customStyle="1" w:styleId="CommentSubjectChar">
    <w:name w:val="Comment Subject Char"/>
    <w:basedOn w:val="CommentTextChar"/>
    <w:link w:val="CommentSubject"/>
    <w:uiPriority w:val="99"/>
    <w:semiHidden/>
    <w:rsid w:val="008A2834"/>
    <w:rPr>
      <w:b/>
      <w:bCs/>
      <w:sz w:val="20"/>
      <w:szCs w:val="20"/>
    </w:rPr>
  </w:style>
  <w:style w:type="paragraph" w:styleId="BalloonText">
    <w:name w:val="Balloon Text"/>
    <w:basedOn w:val="Normal"/>
    <w:link w:val="BalloonTextChar"/>
    <w:uiPriority w:val="99"/>
    <w:semiHidden/>
    <w:unhideWhenUsed/>
    <w:rsid w:val="008A2834"/>
    <w:rPr>
      <w:rFonts w:ascii="Lucida Grande" w:hAnsi="Lucida Grande"/>
      <w:sz w:val="18"/>
      <w:szCs w:val="18"/>
    </w:rPr>
  </w:style>
  <w:style w:type="character" w:customStyle="1" w:styleId="BalloonTextChar">
    <w:name w:val="Balloon Text Char"/>
    <w:basedOn w:val="DefaultParagraphFont"/>
    <w:link w:val="BalloonText"/>
    <w:uiPriority w:val="99"/>
    <w:semiHidden/>
    <w:rsid w:val="008A2834"/>
    <w:rPr>
      <w:rFonts w:ascii="Lucida Grande" w:hAnsi="Lucida Grande"/>
      <w:sz w:val="18"/>
      <w:szCs w:val="18"/>
    </w:rPr>
  </w:style>
  <w:style w:type="paragraph" w:styleId="ListParagraph">
    <w:name w:val="List Paragraph"/>
    <w:basedOn w:val="Normal"/>
    <w:uiPriority w:val="34"/>
    <w:qFormat/>
    <w:rsid w:val="001A137F"/>
    <w:pPr>
      <w:ind w:left="720"/>
      <w:contextualSpacing/>
    </w:pPr>
  </w:style>
  <w:style w:type="character" w:customStyle="1" w:styleId="Heading2Char">
    <w:name w:val="Heading 2 Char"/>
    <w:basedOn w:val="DefaultParagraphFont"/>
    <w:link w:val="Heading2"/>
    <w:uiPriority w:val="9"/>
    <w:rsid w:val="00C316C2"/>
    <w:rPr>
      <w:rFonts w:asciiTheme="majorHAnsi" w:eastAsiaTheme="majorEastAsia" w:hAnsiTheme="majorHAnsi" w:cstheme="majorBidi"/>
      <w:b/>
      <w:bCs/>
      <w:color w:val="4F81BD" w:themeColor="accent1"/>
      <w:sz w:val="32"/>
      <w:szCs w:val="32"/>
    </w:rPr>
  </w:style>
  <w:style w:type="character" w:customStyle="1" w:styleId="Heading4Char">
    <w:name w:val="Heading 4 Char"/>
    <w:basedOn w:val="DefaultParagraphFont"/>
    <w:link w:val="Heading4"/>
    <w:uiPriority w:val="9"/>
    <w:rsid w:val="00C316C2"/>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rsid w:val="00C316C2"/>
    <w:rPr>
      <w:rFonts w:asciiTheme="majorHAnsi" w:eastAsiaTheme="majorEastAsia" w:hAnsiTheme="majorHAnsi" w:cstheme="majorBidi"/>
      <w:i/>
      <w:iCs/>
      <w:color w:val="4F81BD" w:themeColor="accent1"/>
    </w:rPr>
  </w:style>
  <w:style w:type="paragraph" w:customStyle="1" w:styleId="Compact">
    <w:name w:val="Compact"/>
    <w:basedOn w:val="Normal"/>
    <w:qFormat/>
    <w:rsid w:val="00C316C2"/>
    <w:pPr>
      <w:spacing w:before="36" w:after="36"/>
    </w:pPr>
    <w:rPr>
      <w:rFonts w:eastAsiaTheme="minorHAnsi"/>
    </w:rPr>
  </w:style>
  <w:style w:type="paragraph" w:customStyle="1" w:styleId="EndNoteBibliographyTitle">
    <w:name w:val="EndNote Bibliography Title"/>
    <w:basedOn w:val="Normal"/>
    <w:rsid w:val="00FE4409"/>
    <w:pPr>
      <w:jc w:val="center"/>
    </w:pPr>
    <w:rPr>
      <w:rFonts w:ascii="Cambria" w:hAnsi="Cambria"/>
    </w:rPr>
  </w:style>
  <w:style w:type="paragraph" w:customStyle="1" w:styleId="EndNoteBibliography">
    <w:name w:val="EndNote Bibliography"/>
    <w:basedOn w:val="Normal"/>
    <w:rsid w:val="00FE4409"/>
    <w:rPr>
      <w:rFonts w:ascii="Cambria" w:hAnsi="Cambria"/>
    </w:rPr>
  </w:style>
  <w:style w:type="character" w:styleId="Hyperlink">
    <w:name w:val="Hyperlink"/>
    <w:basedOn w:val="DefaultParagraphFont"/>
    <w:uiPriority w:val="99"/>
    <w:unhideWhenUsed/>
    <w:rsid w:val="00FE4409"/>
    <w:rPr>
      <w:color w:val="0000FF" w:themeColor="hyperlink"/>
      <w:u w:val="single"/>
    </w:rPr>
  </w:style>
  <w:style w:type="character" w:customStyle="1" w:styleId="Heading1Char">
    <w:name w:val="Heading 1 Char"/>
    <w:basedOn w:val="DefaultParagraphFont"/>
    <w:link w:val="Heading1"/>
    <w:uiPriority w:val="9"/>
    <w:rsid w:val="00FF5970"/>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1743769">
      <w:bodyDiv w:val="1"/>
      <w:marLeft w:val="0"/>
      <w:marRight w:val="0"/>
      <w:marTop w:val="0"/>
      <w:marBottom w:val="0"/>
      <w:divBdr>
        <w:top w:val="none" w:sz="0" w:space="0" w:color="auto"/>
        <w:left w:val="none" w:sz="0" w:space="0" w:color="auto"/>
        <w:bottom w:val="none" w:sz="0" w:space="0" w:color="auto"/>
        <w:right w:val="none" w:sz="0" w:space="0" w:color="auto"/>
      </w:divBdr>
    </w:div>
    <w:div w:id="17698068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0"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6D0A59-D98D-294F-9C0C-DA816EEF9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5</TotalTime>
  <Pages>22</Pages>
  <Words>11811</Words>
  <Characters>67328</Characters>
  <Application>Microsoft Macintosh Word</Application>
  <DocSecurity>0</DocSecurity>
  <Lines>561</Lines>
  <Paragraphs>157</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Chapter X: Groucho activity in the developing embryo</vt:lpstr>
      <vt:lpstr>    Abstract </vt:lpstr>
      <vt:lpstr>    Introduction</vt:lpstr>
      <vt:lpstr>    Materials &amp; Methods</vt:lpstr>
      <vt:lpstr>    Results</vt:lpstr>
      <vt:lpstr>    Discussion</vt:lpstr>
    </vt:vector>
  </TitlesOfParts>
  <Company>UCLA</Company>
  <LinksUpToDate>false</LinksUpToDate>
  <CharactersWithSpaces>789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ambers</dc:creator>
  <cp:keywords/>
  <dc:description/>
  <cp:lastModifiedBy>Michael Chambers</cp:lastModifiedBy>
  <cp:revision>111</cp:revision>
  <cp:lastPrinted>2015-08-19T19:32:00Z</cp:lastPrinted>
  <dcterms:created xsi:type="dcterms:W3CDTF">2015-08-10T21:41:00Z</dcterms:created>
  <dcterms:modified xsi:type="dcterms:W3CDTF">2015-08-22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nature"/&gt;&lt;hasBiblio/&gt;&lt;format class="21"/&gt;&lt;count citations="9" publications="10"/&gt;&lt;/info&gt;PAPERS2_INFO_END</vt:lpwstr>
  </property>
</Properties>
</file>